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6135AA04" w14:textId="77777777" w:rsidR="0025589C" w:rsidRDefault="0025589C" w:rsidP="00C34C28"/>
    <w:p w14:paraId="2E83FF44" w14:textId="61BF8608"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xml:space="preserve">, Maayan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r w:rsidR="00DD161B" w:rsidRPr="00634C42">
        <w:rPr>
          <w:rFonts w:asciiTheme="majorBidi" w:hAnsiTheme="majorBidi"/>
          <w:b/>
          <w:bCs/>
        </w:rPr>
        <w:t>Kedar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Lilach Hadany</w:t>
      </w:r>
      <w:r w:rsidRPr="00297A49">
        <w:rPr>
          <w:rFonts w:asciiTheme="majorBidi" w:hAnsiTheme="majorBidi"/>
          <w:b/>
          <w:bCs/>
          <w:vertAlign w:val="superscript"/>
        </w:rPr>
        <w:t>1</w:t>
      </w:r>
    </w:p>
    <w:p w14:paraId="1F03C30C" w14:textId="77777777" w:rsidR="007A7F01" w:rsidRPr="0025589C" w:rsidRDefault="007A7F01" w:rsidP="00C34C28"/>
    <w:p w14:paraId="6E5E5EED" w14:textId="1DADA28F"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F76D936" w14:textId="0B1893D1"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56C9373" w14:textId="3A66663E"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056D1BBD" w14:textId="03E89D7E"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58483CBE" w14:textId="20EF2AC1"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2F5255B9" w14:textId="2978C816"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159A96AE" w14:textId="4263A3B0"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725FE68" w14:textId="77777777" w:rsidR="00A01FC3" w:rsidRDefault="00A01FC3" w:rsidP="00C34C28"/>
    <w:p w14:paraId="1FEB6EB4" w14:textId="3AF57502"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5C05F0D" w14:textId="77777777" w:rsidR="001B1B6B" w:rsidRDefault="001B1B6B" w:rsidP="00C34C28"/>
    <w:p w14:paraId="38C82290" w14:textId="187DA660" w:rsidR="007A7F01" w:rsidRDefault="00A10657" w:rsidP="00C34C28">
      <w:r w:rsidRPr="00A10657">
        <w:rPr>
          <w:b/>
          <w:bCs/>
        </w:rPr>
        <w:t>Keywords</w:t>
      </w:r>
      <w:r>
        <w:t>: population dynamics, microbial growth, competition model, experimental evolu</w:t>
      </w:r>
      <w:r w:rsidR="00AA541D">
        <w:t>t</w:t>
      </w:r>
      <w:r>
        <w:t>ion</w:t>
      </w:r>
    </w:p>
    <w:p w14:paraId="1EB48716" w14:textId="77777777" w:rsidR="00297A49" w:rsidRPr="0025589C" w:rsidRDefault="00297A49" w:rsidP="00C34C28"/>
    <w:p w14:paraId="285856DC" w14:textId="77777777" w:rsidR="00297A49" w:rsidRDefault="00297A49" w:rsidP="00C34C28">
      <w:pPr>
        <w:spacing w:after="200"/>
        <w:rPr>
          <w:rFonts w:eastAsiaTheme="majorEastAsia"/>
          <w:b/>
          <w:bCs/>
          <w:kern w:val="32"/>
          <w:sz w:val="28"/>
          <w:szCs w:val="28"/>
        </w:rPr>
      </w:pPr>
      <w:r>
        <w:br w:type="page"/>
      </w:r>
    </w:p>
    <w:p w14:paraId="70E2D077" w14:textId="4B58CA5E" w:rsidR="007A7F01" w:rsidRPr="00DC34E1" w:rsidRDefault="007A7F01" w:rsidP="00C34C28">
      <w:pPr>
        <w:pStyle w:val="Heading1"/>
        <w:spacing w:line="360" w:lineRule="auto"/>
        <w:ind w:firstLine="284"/>
      </w:pPr>
      <w:r w:rsidRPr="00DC34E1">
        <w:lastRenderedPageBreak/>
        <w:t>Abstract</w:t>
      </w:r>
    </w:p>
    <w:p w14:paraId="713842BD" w14:textId="7E050168"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non-model organisms, and do not </w:t>
      </w:r>
      <w:r w:rsidR="00BC7D12">
        <w:t xml:space="preserve">readily </w:t>
      </w:r>
      <w:r w:rsidR="00897E1D" w:rsidRPr="00A9402F">
        <w:t>provide information on the growth differences</w:t>
      </w:r>
      <w:r w:rsidR="003876FB">
        <w:t xml:space="preserve"> that </w:t>
      </w:r>
      <w:r w:rsidR="003876FB" w:rsidRPr="00A9402F">
        <w:t>underlie</w:t>
      </w:r>
      <w:r w:rsidR="003876FB">
        <w:t xml:space="preserve"> competitive ability</w:t>
      </w:r>
      <w:r w:rsidR="00897E1D" w:rsidRPr="00A9402F">
        <w:t>.</w:t>
      </w:r>
      <w:r w:rsidR="003F6874" w:rsidRPr="003F6874">
        <w:t xml:space="preserve"> </w:t>
      </w:r>
      <w:r w:rsidR="003F6874">
        <w:t>As well, competition experiments require that competing strains are grown in the same growth environment, so that they cannot be used to infer the fitness consequence of different environmental perturbations on the same genotype.</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C34C28"/>
    <w:p w14:paraId="708B52C2" w14:textId="77777777" w:rsidR="00200C88" w:rsidRDefault="00200C88" w:rsidP="00C34C28">
      <w:pPr>
        <w:spacing w:after="200"/>
        <w:rPr>
          <w:rFonts w:eastAsiaTheme="majorEastAsia"/>
          <w:b/>
          <w:bCs/>
          <w:kern w:val="32"/>
          <w:sz w:val="32"/>
          <w:szCs w:val="32"/>
        </w:rPr>
      </w:pPr>
      <w:r>
        <w:br w:type="page"/>
      </w:r>
    </w:p>
    <w:p w14:paraId="4922ACCA" w14:textId="732BC0AB" w:rsidR="00577682" w:rsidRPr="0025589C" w:rsidRDefault="00577682" w:rsidP="00C34C28">
      <w:pPr>
        <w:pStyle w:val="Heading1"/>
        <w:spacing w:line="360" w:lineRule="auto"/>
        <w:ind w:firstLine="284"/>
      </w:pPr>
      <w:r w:rsidRPr="0025589C">
        <w:lastRenderedPageBreak/>
        <w:t>Introduction</w:t>
      </w:r>
    </w:p>
    <w:p w14:paraId="38E6783D" w14:textId="4BBD1FC0"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bookmarkStart w:id="0" w:name="_GoBack"/>
      <w:ins w:id="1" w:author="Yoav Ram" w:date="2018-12-03T08:21:00Z">
        <w:r w:rsidR="00DB2152">
          <w:t xml:space="preserve"> Moreover, competition experiments cannot be used to infer </w:t>
        </w:r>
      </w:ins>
      <w:ins w:id="2" w:author="Yoav Ram" w:date="2018-12-03T08:23:00Z">
        <w:r w:rsidR="00DB2152">
          <w:t>effect of</w:t>
        </w:r>
      </w:ins>
      <w:ins w:id="3" w:author="Yoav Ram" w:date="2018-12-03T08:22:00Z">
        <w:r w:rsidR="00DB2152">
          <w:t xml:space="preserve"> environmental perturbation</w:t>
        </w:r>
      </w:ins>
      <w:ins w:id="4" w:author="Yoav Ram" w:date="2018-12-03T08:23:00Z">
        <w:r w:rsidR="00DB2152">
          <w:t xml:space="preserve"> on fitness</w:t>
        </w:r>
      </w:ins>
      <w:ins w:id="5" w:author="Yoav Ram" w:date="2018-12-03T08:22:00Z">
        <w:r w:rsidR="00DB2152">
          <w:t>, as they require competitor strains to grow in a shared environment.</w:t>
        </w:r>
      </w:ins>
      <w:bookmarkEnd w:id="0"/>
      <w:r w:rsidR="00E222C3" w:rsidRPr="0025589C">
        <w:t xml:space="preserve"> </w:t>
      </w:r>
      <w:r w:rsidR="00AD28BB" w:rsidRPr="0025589C">
        <w:t>Instead</w:t>
      </w:r>
      <w:r w:rsidR="00E222C3" w:rsidRPr="0025589C">
        <w:t xml:space="preserve">, </w:t>
      </w:r>
      <w:r w:rsidR="004D55BD">
        <w:t xml:space="preserve">a comparison of </w:t>
      </w:r>
      <w:r w:rsidR="004D55BD">
        <w:t>isolated</w:t>
      </w:r>
      <w:r w:rsidR="004D55BD">
        <w:t xml:space="preserve"> aspects of </w:t>
      </w:r>
      <w:r w:rsidR="00E222C3" w:rsidRPr="0025589C">
        <w:t xml:space="preserve">growth </w:t>
      </w:r>
      <w:r w:rsidR="007A7F01" w:rsidRPr="0025589C">
        <w:t>curve</w:t>
      </w:r>
      <w:r w:rsidR="004D55BD">
        <w:t xml:space="preserve"> statistics – for example, growth rates or lag times </w:t>
      </w:r>
      <w:r w:rsidR="00925738">
        <w:t>–</w:t>
      </w:r>
      <w:r w:rsidR="007A7F01" w:rsidRPr="0025589C">
        <w:t xml:space="preserve"> are commonly used </w:t>
      </w:r>
      <w:r w:rsidR="00E64F18" w:rsidRPr="0025589C">
        <w:t>to estimate 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2004757D" w14:textId="64EA54D0"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6" w:name="_Ref453682586"/>
    </w:p>
    <w:bookmarkEnd w:id="6"/>
    <w:p w14:paraId="2E988C6B" w14:textId="616824F3" w:rsidR="005E5082" w:rsidRPr="0025589C" w:rsidRDefault="001B1CBA" w:rsidP="00C34C28">
      <w:pPr>
        <w:spacing w:after="200"/>
      </w:pPr>
      <w:r w:rsidRPr="0025589C">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AB0406">
        <w:t xml:space="preserve">competitors with different </w:t>
      </w:r>
      <w:r w:rsidR="00510F80" w:rsidRPr="0025589C">
        <w:t xml:space="preserve">drug </w:t>
      </w:r>
      <w:r w:rsidRPr="0025589C">
        <w:t>resistan</w:t>
      </w:r>
      <w:r w:rsidR="00AB0406">
        <w:t>ce, resource utilization, or auxotrophic phenotype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00DB2152">
        <w:t>;</w:t>
      </w:r>
      <w:r w:rsidRPr="0025589C">
        <w:t xml:space="preserve">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34EEB198" w:rsidR="007A7F01" w:rsidRDefault="007A7F01" w:rsidP="00C34C28">
      <w:r w:rsidRPr="0025589C">
        <w:t xml:space="preserve">However, competition experiments are </w:t>
      </w:r>
      <w:r w:rsidR="00C11D53">
        <w:t xml:space="preserve">often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C016FF">
        <w:rPr>
          <w:noProof/>
        </w:rPr>
        <w:t xml:space="preserve"> </w:t>
      </w:r>
      <w:r w:rsidR="00C016FF" w:rsidRPr="00634C42">
        <w:rPr>
          <w:noProof/>
        </w:rPr>
        <w:t>and to be grown together in a mixed culture under identical environmental conditions</w:t>
      </w:r>
      <w:r w:rsidRPr="00634C42">
        <w:t>.</w:t>
      </w:r>
      <w:r w:rsidRPr="005B18B0">
        <w:t xml:space="preserve"> </w:t>
      </w:r>
      <w:r w:rsidR="000F5DC3" w:rsidRPr="005B18B0">
        <w:t>Accordingl</w:t>
      </w:r>
      <w:r w:rsidR="000F5DC3">
        <w:t>y</w:t>
      </w:r>
      <w:r w:rsidRPr="0025589C">
        <w:t xml:space="preserve">, </w:t>
      </w:r>
      <w:r w:rsidR="00DF7C4C" w:rsidRPr="0025589C">
        <w:t xml:space="preserve">competition experiments </w:t>
      </w:r>
      <w:r w:rsidRPr="0025589C">
        <w:t>are often impractical in non-</w:t>
      </w:r>
      <w:r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 xml:space="preserve">al </w:t>
      </w:r>
      <w:r w:rsidR="00667056" w:rsidRPr="00634C42">
        <w:lastRenderedPageBreak/>
        <w:t>change</w:t>
      </w:r>
      <w:r w:rsidRPr="005B18B0">
        <w:t>. Therefore, many investigato</w:t>
      </w:r>
      <w:r w:rsidRPr="0025589C">
        <w:t>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r w:rsidR="004A431F" w:rsidRPr="00667056">
        <w:rPr>
          <w:rFonts w:eastAsia="Times New Roman"/>
        </w:rPr>
        <w:t xml:space="preserve">it is hard to infer </w:t>
      </w:r>
      <w:r w:rsidR="00F34555" w:rsidRPr="00667056">
        <w:rPr>
          <w:rFonts w:eastAsia="Times New Roman"/>
        </w:rPr>
        <w:t xml:space="preserve">how differences in growth during </w:t>
      </w:r>
      <w:r w:rsidR="004A431F" w:rsidRPr="00667056">
        <w:rPr>
          <w:rFonts w:eastAsia="Times New Roman"/>
        </w:rPr>
        <w:t xml:space="preserve">various </w:t>
      </w:r>
      <w:r w:rsidR="00F34555" w:rsidRPr="00667056">
        <w:rPr>
          <w:rFonts w:eastAsia="Times New Roman"/>
        </w:rPr>
        <w:t xml:space="preserve">growth phases </w:t>
      </w:r>
      <w:r w:rsidR="00667056" w:rsidRPr="00C34C28">
        <w:rPr>
          <w:rFonts w:eastAsia="Times New Roman"/>
        </w:rPr>
        <w:t>affect</w:t>
      </w:r>
      <w:r w:rsidR="004A431F" w:rsidRPr="00667056">
        <w:rPr>
          <w:rFonts w:eastAsia="Times New Roman"/>
        </w:rPr>
        <w:t xml:space="preserve"> </w:t>
      </w:r>
      <w:r w:rsidR="00F34555" w:rsidRPr="00667056">
        <w:rPr>
          <w:rFonts w:eastAsia="Times New Roman"/>
        </w:rPr>
        <w:t>relative fitness</w:t>
      </w:r>
      <w:r w:rsidR="004A431F" w:rsidRPr="00667056">
        <w:rPr>
          <w:rFonts w:eastAsia="Times New Roman"/>
        </w:rPr>
        <w:t xml:space="preserve"> in competitions</w:t>
      </w:r>
      <w:r w:rsidR="00DB2152">
        <w:rPr>
          <w:rFonts w:eastAsia="Times New Roman"/>
        </w:rPr>
        <w:t xml:space="preserve"> </w:t>
      </w:r>
      <w:r w:rsidR="00DB2152">
        <w:rPr>
          <w:rFonts w:eastAsia="Times New Roman"/>
        </w:rPr>
        <w:fldChar w:fldCharType="begin" w:fldLock="1"/>
      </w:r>
      <w:r w:rsidR="00181C68">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sidR="00DB2152">
        <w:rPr>
          <w:rFonts w:eastAsia="Times New Roman"/>
        </w:rPr>
        <w:fldChar w:fldCharType="separate"/>
      </w:r>
      <w:r w:rsidR="00DB2152" w:rsidRPr="00DB2152">
        <w:rPr>
          <w:rFonts w:eastAsia="Times New Roman"/>
          <w:noProof/>
        </w:rPr>
        <w:t>(12, 13)</w:t>
      </w:r>
      <w:r w:rsidR="00DB2152">
        <w:rPr>
          <w:rFonts w:eastAsia="Times New Roman"/>
        </w:rPr>
        <w:fldChar w:fldCharType="end"/>
      </w:r>
      <w:r w:rsidR="00F34555" w:rsidRPr="00667056">
        <w:rPr>
          <w:rFonts w:eastAsia="Times New Roman"/>
        </w:rPr>
        <w:t>.</w:t>
      </w:r>
      <w:r w:rsidRPr="00667056">
        <w:t xml:space="preserve"> </w:t>
      </w:r>
    </w:p>
    <w:p w14:paraId="5D829890" w14:textId="77777777"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and demonstrate its application for estimating the relative fitness cost of protein expression.</w:t>
      </w:r>
      <w:r>
        <w:t xml:space="preserve"> </w:t>
      </w:r>
    </w:p>
    <w:p w14:paraId="38F09059" w14:textId="77777777" w:rsidR="00DB2152" w:rsidRDefault="00DB2152" w:rsidP="00C34C28"/>
    <w:p w14:paraId="1CEA4B3B" w14:textId="77777777" w:rsidR="00DB2152" w:rsidRPr="00FB2C01" w:rsidRDefault="00DB2152" w:rsidP="00DB2152">
      <w:pPr>
        <w:spacing w:after="200"/>
        <w:rPr>
          <w:b/>
          <w:bCs/>
          <w:sz w:val="22"/>
          <w:szCs w:val="22"/>
        </w:rPr>
      </w:pPr>
      <w:r>
        <w:rPr>
          <w:b/>
          <w:bCs/>
          <w:noProof/>
          <w:sz w:val="22"/>
          <w:szCs w:val="22"/>
        </w:rPr>
        <w:drawing>
          <wp:inline distT="0" distB="0" distL="0" distR="0" wp14:anchorId="4B1CCFEA" wp14:editId="2B611C0D">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A6341C8" w14:textId="1D510120"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 xml:space="preserve">Growth rates are commonly estimated from growth curve data by taking the log of the growth curve and performing linear regression around the time of maximum growth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r w:rsidRPr="00876E70">
        <w:rPr>
          <w:b w:val="0"/>
          <w:bCs w:val="0"/>
          <w:i/>
          <w:iCs/>
          <w:color w:val="auto"/>
          <w:sz w:val="22"/>
          <w:szCs w:val="22"/>
        </w:rPr>
        <w:t xml:space="preserve">dN/dt,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0E92756C" w14:textId="77777777" w:rsidR="00DB2152" w:rsidRDefault="00DB2152">
      <w:pPr>
        <w:spacing w:after="200" w:line="276" w:lineRule="auto"/>
        <w:ind w:firstLine="0"/>
      </w:pPr>
      <w:r>
        <w:br w:type="page"/>
      </w:r>
    </w:p>
    <w:p w14:paraId="37F5D5EE" w14:textId="4051BCF0" w:rsidR="00250AF2" w:rsidRDefault="003B532C" w:rsidP="00C34C28">
      <w:pPr>
        <w:keepNext/>
        <w:jc w:val="center"/>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379B4BBB" w14:textId="3172845D" w:rsidR="00250AF2" w:rsidRPr="0087553C" w:rsidRDefault="00250AF2" w:rsidP="00577A2C">
      <w:pPr>
        <w:pStyle w:val="Caption"/>
        <w:spacing w:line="360" w:lineRule="auto"/>
        <w:rPr>
          <w:rFonts w:eastAsiaTheme="majorEastAsia"/>
          <w:sz w:val="22"/>
          <w:szCs w:val="22"/>
        </w:rPr>
      </w:pPr>
      <w:bookmarkStart w:id="7"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7"/>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rsidP="00C34C28">
      <w:pPr>
        <w:pStyle w:val="Heading1"/>
        <w:spacing w:line="360" w:lineRule="auto"/>
        <w:ind w:firstLine="284"/>
      </w:pPr>
      <w:r w:rsidRPr="0025589C">
        <w:lastRenderedPageBreak/>
        <w:t xml:space="preserve">Results </w:t>
      </w:r>
      <w:commentRangeStart w:id="8"/>
      <w:commentRangeEnd w:id="8"/>
      <w:r w:rsidR="00230D42">
        <w:rPr>
          <w:rStyle w:val="CommentReference"/>
          <w:rFonts w:eastAsiaTheme="minorEastAsia"/>
          <w:b w:val="0"/>
          <w:bCs w:val="0"/>
          <w:kern w:val="0"/>
        </w:rPr>
        <w:commentReference w:id="8"/>
      </w:r>
    </w:p>
    <w:p w14:paraId="5D143D73" w14:textId="09466F70" w:rsidR="00BF5556" w:rsidRDefault="002347EB" w:rsidP="00C34C28">
      <w:r>
        <w:rPr>
          <w:iCs/>
        </w:rPr>
        <w:t>Here</w:t>
      </w:r>
      <w:r w:rsidR="00A66911">
        <w:rPr>
          <w:iCs/>
        </w:rPr>
        <w:t>, we describe o</w:t>
      </w:r>
      <w:r w:rsidR="00A66911" w:rsidRPr="0025589C">
        <w:rPr>
          <w:iCs/>
        </w:rPr>
        <w:t>ur</w:t>
      </w:r>
      <w:r w:rsidR="00A66911" w:rsidRPr="0025589C">
        <w:t xml:space="preserve"> </w:t>
      </w:r>
      <w:r w:rsidR="00BF5556" w:rsidRPr="0025589C">
        <w:t>approach</w:t>
      </w:r>
      <w:r w:rsidR="00A66911">
        <w:t xml:space="preserve">, which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W</w:t>
      </w:r>
      <w:r w:rsidR="00A66911">
        <w:t xml:space="preserve">e </w:t>
      </w:r>
      <w:r>
        <w:t xml:space="preserve">provide two </w:t>
      </w:r>
      <w:r w:rsidR="00A93A63">
        <w:t xml:space="preserve">independent </w:t>
      </w:r>
      <w:r w:rsidR="00A66911">
        <w:t>experimental validation</w:t>
      </w:r>
      <w:r>
        <w:t>s</w:t>
      </w:r>
      <w:r w:rsidR="00A66911">
        <w:t xml:space="preserve"> of our </w:t>
      </w:r>
      <w:r w:rsidR="00BF5556" w:rsidRPr="0025589C">
        <w:t>approach</w:t>
      </w:r>
      <w:r w:rsidR="00A93A63">
        <w:t xml:space="preserve">, one with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one with </w:t>
      </w:r>
      <w:r w:rsidR="00A93A63">
        <w:rPr>
          <w:i/>
          <w:iCs/>
        </w:rPr>
        <w:t>E. coli</w:t>
      </w:r>
      <w:r w:rsidR="00A93A63">
        <w:t xml:space="preserve"> strains that previously evolved under various metabolic challenges.</w:t>
      </w:r>
      <w:r>
        <w:t xml:space="preserve"> </w:t>
      </w:r>
      <w:r w:rsidR="00A93A63">
        <w:t>I</w:t>
      </w:r>
      <w:r>
        <w:t>n these experiments,</w:t>
      </w:r>
      <w:r w:rsidR="00A66911">
        <w:t xml:space="preserve"> we </w:t>
      </w:r>
      <w:r w:rsidR="00BF5556" w:rsidRPr="0025589C">
        <w:t>measured growth of two strains in mono- and mixed culture</w:t>
      </w:r>
      <w:r w:rsidR="00A66911">
        <w:t xml:space="preserve">, </w:t>
      </w:r>
      <w:r w:rsidR="00BF5556" w:rsidRPr="0025589C">
        <w:t xml:space="preserve">used our approach to predict </w:t>
      </w:r>
      <w:r>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t>results</w:t>
      </w:r>
      <w:r w:rsidR="00BF5556" w:rsidRPr="0025589C">
        <w:t>.</w:t>
      </w:r>
      <w:r>
        <w:t xml:space="preserve"> Finally</w:t>
      </w:r>
      <w:r w:rsidR="00A66911" w:rsidRPr="00634C42">
        <w:t xml:space="preserve">, we describe an </w:t>
      </w:r>
      <w:r w:rsidR="00667056" w:rsidRPr="00634C42">
        <w:t xml:space="preserve">application </w:t>
      </w:r>
      <w:r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63E868BE" w14:textId="0117DCB9"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1A246307" w14:textId="37E50AB1"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t>
      </w:r>
      <w:r w:rsidR="00230D42">
        <w:t xml:space="preserve">were </w:t>
      </w:r>
      <w:r>
        <w:t>started by diluting s</w:t>
      </w:r>
      <w:r w:rsidR="009D5CE5" w:rsidRPr="00F3419E">
        <w:t xml:space="preserve">tationary phase bacteria into fresh media, yielding a cultur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36F65628" w14:textId="5EE643EB" w:rsidR="006A1741" w:rsidRPr="004E2D88" w:rsidRDefault="006A1741">
      <w:r w:rsidRPr="00634C42">
        <w:rPr>
          <w:b/>
          <w:bCs/>
          <w:i/>
          <w:iCs/>
        </w:rPr>
        <w:t>LacI</w:t>
      </w:r>
      <w:r>
        <w:rPr>
          <w:b/>
          <w:bCs/>
        </w:rPr>
        <w:t xml:space="preserve"> experiments: </w:t>
      </w:r>
      <w:r>
        <w:rPr>
          <w:i/>
          <w:iCs/>
        </w:rPr>
        <w:t>E. coli</w:t>
      </w:r>
      <w:r>
        <w:t xml:space="preserve"> strains </w:t>
      </w:r>
      <w:r w:rsidR="00230D42">
        <w:t xml:space="preserve">isolated </w:t>
      </w:r>
      <w:r>
        <w:t xml:space="preserve">from a long-term evolution experiment in 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t xml:space="preserve"> were sorted by the identity of their </w:t>
      </w:r>
      <w:r>
        <w:rPr>
          <w:i/>
          <w:iCs/>
        </w:rPr>
        <w:t>lacI</w:t>
      </w:r>
      <w:r>
        <w:t xml:space="preserve"> gene, which represses the </w:t>
      </w:r>
      <w:r w:rsidRPr="007B5768">
        <w:rPr>
          <w:i/>
          <w:iCs/>
        </w:rPr>
        <w:t>lac</w:t>
      </w:r>
      <w:r>
        <w:t xml:space="preserve"> operon. Strains were designated </w:t>
      </w:r>
      <w:r>
        <w:rPr>
          <w:i/>
          <w:iCs/>
        </w:rPr>
        <w:t>lacI</w:t>
      </w:r>
      <w:r w:rsidRPr="008C0ECC">
        <w:rPr>
          <w:i/>
          <w:iCs/>
        </w:rPr>
        <w:t>-</w:t>
      </w:r>
      <w:r>
        <w:rPr>
          <w:i/>
          <w:iCs/>
          <w:vertAlign w:val="subscript"/>
        </w:rPr>
        <w:t>ev</w:t>
      </w:r>
      <w:r>
        <w:rPr>
          <w:vertAlign w:val="subscript"/>
        </w:rPr>
        <w:t xml:space="preserve"> </w:t>
      </w:r>
      <w:r w:rsidRPr="00C34C28">
        <w:t>if</w:t>
      </w:r>
      <w:r>
        <w:t xml:space="preserve"> they fixed a </w:t>
      </w:r>
      <w:r>
        <w:rPr>
          <w:i/>
          <w:iCs/>
        </w:rPr>
        <w:t>lacI-</w:t>
      </w:r>
      <w:r>
        <w:t xml:space="preserve"> mutation during the long-term evolution experiment, or </w:t>
      </w:r>
      <w:r>
        <w:rPr>
          <w:i/>
          <w:iCs/>
        </w:rPr>
        <w:t>lacI+</w:t>
      </w:r>
      <w:r>
        <w:rPr>
          <w:i/>
          <w:iCs/>
          <w:vertAlign w:val="subscript"/>
        </w:rPr>
        <w:t>ev</w:t>
      </w:r>
      <w:r>
        <w:t xml:space="preserve"> if they maintained the ancestral allele. </w:t>
      </w:r>
      <w:r w:rsidR="007F0D86">
        <w:rPr>
          <w:i/>
          <w:iCs/>
        </w:rPr>
        <w:t>lacI</w:t>
      </w:r>
      <w:r w:rsidR="007F0D86">
        <w:t>+</w:t>
      </w:r>
      <w:r w:rsidR="007F0D86">
        <w:rPr>
          <w:vertAlign w:val="subscript"/>
        </w:rPr>
        <w:t xml:space="preserve">ev </w:t>
      </w:r>
      <w:r w:rsidR="007F0D86">
        <w:t xml:space="preserve">strains were mutated to </w:t>
      </w:r>
      <w:r w:rsidR="007F0D86">
        <w:rPr>
          <w:i/>
          <w:iCs/>
        </w:rPr>
        <w:t>lacI</w:t>
      </w:r>
      <w:r w:rsidR="007F0D86">
        <w:t xml:space="preserve">-. For each pair of </w:t>
      </w:r>
      <w:r w:rsidR="007F0D86">
        <w:rPr>
          <w:i/>
          <w:iCs/>
        </w:rPr>
        <w:t>lacI</w:t>
      </w:r>
      <w:r w:rsidR="007F0D86">
        <w:t>+</w:t>
      </w:r>
      <w:r w:rsidR="007F0D86">
        <w:rPr>
          <w:vertAlign w:val="subscript"/>
        </w:rPr>
        <w:t xml:space="preserve">ev </w:t>
      </w:r>
      <w:r w:rsidR="007F0D86">
        <w:t xml:space="preserve">and mutant </w:t>
      </w:r>
      <w:r w:rsidR="007F0D86">
        <w:rPr>
          <w:i/>
          <w:iCs/>
        </w:rPr>
        <w:t>lacI</w:t>
      </w:r>
      <w:r w:rsidR="007F0D86">
        <w:t xml:space="preserve">- strains, growth curves were measured in a mono-culture, </w:t>
      </w:r>
      <w:r w:rsidR="007F0D86">
        <w:lastRenderedPageBreak/>
        <w:t>and competition experiments were conducted in a mixed culture. S</w:t>
      </w:r>
      <w:r w:rsidRPr="0025589C">
        <w:t>ee</w:t>
      </w:r>
      <w:r>
        <w:t xml:space="preserve"> </w:t>
      </w:r>
      <w:r>
        <w:rPr>
          <w:b/>
          <w:bCs/>
        </w:rPr>
        <w:t xml:space="preserve">Materials and Methods </w:t>
      </w:r>
      <w:r w:rsidRPr="0025589C">
        <w:t>for additional details.</w:t>
      </w:r>
    </w:p>
    <w:p w14:paraId="66072EDE" w14:textId="63B66449" w:rsidR="007A7F01" w:rsidRPr="00834D0E" w:rsidRDefault="00C02003" w:rsidP="00C34C28">
      <w:pPr>
        <w:pStyle w:val="Heading2"/>
        <w:spacing w:line="360" w:lineRule="auto"/>
        <w:ind w:firstLine="284"/>
      </w:pPr>
      <w:r w:rsidRPr="00834D0E">
        <w:t>Estimat</w:t>
      </w:r>
      <w:r w:rsidR="009D5CE5">
        <w:t>ing</w:t>
      </w:r>
      <w:r w:rsidRPr="00834D0E">
        <w:t xml:space="preserve"> g</w:t>
      </w:r>
      <w:r w:rsidR="008140DF" w:rsidRPr="00834D0E">
        <w:t xml:space="preserve">rowth </w:t>
      </w:r>
      <w:r w:rsidRPr="00834D0E">
        <w:t>parameters</w:t>
      </w:r>
    </w:p>
    <w:p w14:paraId="06A8EF02" w14:textId="206DB8AD" w:rsidR="007A7F01" w:rsidRPr="0025589C" w:rsidRDefault="007A7F01" w:rsidP="00C34C28">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8C2D63"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52935281" w:rsidR="007A7F01" w:rsidRPr="0025589C" w:rsidRDefault="007A7F01" w:rsidP="00C34C28">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4933A5CF" w:rsidR="007A7F01" w:rsidRPr="0025589C" w:rsidRDefault="007A7F01" w:rsidP="00C34C28">
      <w:r w:rsidRPr="0025589C">
        <w:t>The Baranyi-Roberts differential equation (eq. 1) has a closed form solution:</w:t>
      </w:r>
    </w:p>
    <w:p w14:paraId="13A51C6F" w14:textId="4D16A008"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72C35765" w:rsidR="009D5CE5" w:rsidRDefault="007A7F01"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876E70">
        <w:t xml:space="preserve"> is the initial population</w:t>
      </w:r>
      <w:r w:rsidRPr="0025589C">
        <w:t xml:space="preserve"> density. For </w:t>
      </w:r>
      <w:r w:rsidR="00C11F86" w:rsidRPr="0025589C">
        <w:t xml:space="preserve">a </w:t>
      </w:r>
      <w:r w:rsidRPr="0025589C">
        <w:t>derivation of eq</w:t>
      </w:r>
      <w:r w:rsidR="003754D5">
        <w:t>s</w:t>
      </w:r>
      <w:r w:rsidRPr="0025589C">
        <w:t xml:space="preserve">. 2 from eq. 1, see </w:t>
      </w:r>
      <w:r w:rsidR="00262B0E" w:rsidRPr="00876E70">
        <w:rPr>
          <w:b/>
          <w:bCs/>
        </w:rPr>
        <w:t>Appendix</w:t>
      </w:r>
      <w:r w:rsidR="00707C5F" w:rsidRPr="00876E70">
        <w:rPr>
          <w:b/>
          <w:bCs/>
        </w:rPr>
        <w:t xml:space="preserve"> </w:t>
      </w:r>
      <w:r w:rsidR="00756174" w:rsidRPr="00876E70">
        <w:rPr>
          <w:b/>
          <w:bCs/>
        </w:rPr>
        <w:t>1</w:t>
      </w:r>
      <w:r w:rsidRPr="0025589C">
        <w:t>.</w:t>
      </w:r>
    </w:p>
    <w:p w14:paraId="59BFF25B" w14:textId="37FCFC68"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w:t>
      </w:r>
      <w:r w:rsidR="003754D5">
        <w:t>s</w:t>
      </w:r>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9" w:name="_Ref439852214"/>
      <w:r w:rsidR="00D26566">
        <w:rPr>
          <w:b/>
          <w:bCs/>
        </w:rPr>
        <w:t>Figure 3</w:t>
      </w:r>
      <w:r w:rsidR="00D26566">
        <w:t>).</w:t>
      </w:r>
    </w:p>
    <w:p w14:paraId="7F6BF240" w14:textId="77777777" w:rsidR="007541FE" w:rsidRPr="00D26566" w:rsidRDefault="007541FE" w:rsidP="00C34C28"/>
    <w:p w14:paraId="494EC282" w14:textId="6F24A275" w:rsidR="00CD1BEE" w:rsidRPr="00BF5556" w:rsidRDefault="00CD1BEE" w:rsidP="00C34C28"/>
    <w:p w14:paraId="4B00BCEA" w14:textId="77777777" w:rsidR="003E4705" w:rsidRPr="00BF5556" w:rsidRDefault="00C55F14" w:rsidP="00C34C28">
      <w:pPr>
        <w:pStyle w:val="Caption"/>
        <w:keepNext/>
        <w:spacing w:line="360" w:lineRule="auto"/>
        <w:jc w:val="center"/>
        <w:rPr>
          <w:sz w:val="24"/>
          <w:szCs w:val="24"/>
        </w:rPr>
      </w:pPr>
      <w:r w:rsidRPr="00BF5556">
        <w:rPr>
          <w:noProof/>
          <w:color w:val="auto"/>
          <w:sz w:val="24"/>
          <w:szCs w:val="24"/>
        </w:rPr>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10" w:name="_Ref453680217"/>
      <w:bookmarkEnd w:id="9"/>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eq</w:t>
      </w:r>
      <w:r w:rsidR="003754D5">
        <w:rPr>
          <w:b w:val="0"/>
          <w:bCs w:val="0"/>
          <w:color w:val="000000" w:themeColor="text1"/>
          <w:sz w:val="22"/>
          <w:szCs w:val="22"/>
        </w:rPr>
        <w:t>s</w:t>
      </w:r>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020EC4E0" w14:textId="77777777" w:rsidR="007541FE" w:rsidRDefault="007541FE">
      <w:pPr>
        <w:spacing w:after="200" w:line="276" w:lineRule="auto"/>
        <w:ind w:firstLine="0"/>
        <w:rPr>
          <w:b/>
          <w:bCs/>
        </w:rPr>
      </w:pPr>
      <w:r>
        <w:rPr>
          <w:b/>
          <w:bCs/>
        </w:rPr>
        <w:br w:type="page"/>
      </w:r>
    </w:p>
    <w:p w14:paraId="5649ABB3" w14:textId="61407D2B"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10"/>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261C418"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20700987" w14:textId="77777777" w:rsidR="00F82FDC" w:rsidRPr="0025589C" w:rsidRDefault="00F82FDC" w:rsidP="00C34C28">
            <w:pPr>
              <w:jc w:val="center"/>
              <w:rPr>
                <w:sz w:val="18"/>
                <w:szCs w:val="18"/>
              </w:rPr>
            </w:pPr>
          </w:p>
        </w:tc>
        <w:tc>
          <w:tcPr>
            <w:tcW w:w="0" w:type="dxa"/>
            <w:gridSpan w:val="2"/>
          </w:tcPr>
          <w:p w14:paraId="052A5697" w14:textId="78867CFE"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4488A77"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2DF4C622"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3DE85E5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1BAC99F9" w14:textId="77777777" w:rsidR="00F82FDC" w:rsidRPr="0025589C" w:rsidRDefault="00F82FDC" w:rsidP="00C34C28">
            <w:pPr>
              <w:rPr>
                <w:i/>
                <w:iCs/>
                <w:sz w:val="18"/>
                <w:szCs w:val="18"/>
              </w:rPr>
            </w:pPr>
            <w:r w:rsidRPr="0025589C">
              <w:rPr>
                <w:i/>
                <w:iCs/>
                <w:sz w:val="18"/>
                <w:szCs w:val="18"/>
              </w:rPr>
              <w:t>Strain</w:t>
            </w:r>
          </w:p>
          <w:p w14:paraId="479BA359" w14:textId="77777777" w:rsidR="00F82FDC" w:rsidRPr="0025589C" w:rsidRDefault="00F82FDC" w:rsidP="00C34C28">
            <w:pPr>
              <w:rPr>
                <w:sz w:val="18"/>
                <w:szCs w:val="18"/>
              </w:rPr>
            </w:pPr>
            <w:r w:rsidRPr="0025589C">
              <w:rPr>
                <w:i/>
                <w:iCs/>
                <w:sz w:val="18"/>
                <w:szCs w:val="18"/>
              </w:rPr>
              <w:t>Parameter</w:t>
            </w:r>
          </w:p>
        </w:tc>
        <w:tc>
          <w:tcPr>
            <w:tcW w:w="0" w:type="dxa"/>
          </w:tcPr>
          <w:p w14:paraId="38D66885" w14:textId="39C38CE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14749255" w14:textId="34736FD5"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571E7C74" w14:textId="09990120"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4799431C" w14:textId="33CFEB1B"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5DB06243" w14:textId="6BF387E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2B67D0E" w14:textId="3077C85E"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EBE4603"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67760A2"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7CC2EF74" w14:textId="2406B93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5D6935B7" w14:textId="58803FA3"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83EA1FF" w14:textId="07C6673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05D9786D" w14:textId="71E211B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02ED9756" w14:textId="11A0BB5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6FD37862" w14:textId="7A3C3DEB"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7400913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0490959E"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39C88E8A" w14:textId="30FD455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5E110A30" w14:textId="30A51B3A"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4EC0CD45" w14:textId="617383F9"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558FB73E" w14:textId="08CEA454"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0575A3F0" w14:textId="5E409AA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0D1EDC92" w14:textId="74204B1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1E429E9B"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54D01CC9" w14:textId="6325A0C4"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4EED2635" w14:textId="7F5A98FC"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7ADF9B43" w14:textId="5F2CFB8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F545BA3" w14:textId="279AD39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24C77A0" w14:textId="7A82CDF4"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1A95EEE6" w14:textId="1E77B4CF"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04FAA2C2" w14:textId="15ECBE3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699576C"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CCB67A3" w14:textId="49209B02"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2253D56C" w14:textId="51ABEF16"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052F57CB" w14:textId="1C454523"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0447CC22" w14:textId="79B5229F"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516EEF78" w14:textId="072406A0"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27E5B47F" w14:textId="304E2E3C"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324A472D" w14:textId="364930BF"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418A8EB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23BBAE6A" w14:textId="39AA0FAD"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721EECB9" w14:textId="4BFFFC6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276C7BB5" w14:textId="59F8ECF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7D28408" w14:textId="34FE1FE1"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321FE001" w14:textId="0C1EDAB5"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0BE14994" w14:textId="425085B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5CD0639E" w14:textId="30DFEC26"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114CE249" w14:textId="2414B85E"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49F1A5D2" w14:textId="77777777" w:rsidR="007541FE" w:rsidRPr="007541FE" w:rsidRDefault="007541FE" w:rsidP="007541FE"/>
    <w:p w14:paraId="0E5D477A" w14:textId="25D9C51E"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FE588C9" w14:textId="4D0E76CA"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rsidP="00C34C28">
            <w:pPr>
              <w:jc w:val="right"/>
              <w:rPr>
                <w:i/>
                <w:iCs/>
              </w:rPr>
            </w:pPr>
          </w:p>
        </w:tc>
        <w:tc>
          <w:tcPr>
            <w:tcW w:w="5103" w:type="dxa"/>
            <w:vAlign w:val="center"/>
          </w:tcPr>
          <w:p w14:paraId="62DACDDC" w14:textId="5A4547DD" w:rsidR="007A7F01" w:rsidRPr="0025589C" w:rsidRDefault="008C2D63"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C34C28">
            <w:pPr>
              <w:jc w:val="right"/>
            </w:pPr>
            <w:r>
              <w:t>(</w:t>
            </w:r>
            <w:r w:rsidR="007A7F01" w:rsidRPr="0025589C">
              <w:t>3a</w:t>
            </w:r>
            <w:r>
              <w:t>)</w:t>
            </w:r>
          </w:p>
          <w:p w14:paraId="6509A934" w14:textId="77777777" w:rsidR="006D6E0A" w:rsidRPr="0025589C" w:rsidRDefault="006D6E0A" w:rsidP="00C34C28">
            <w:pPr>
              <w:jc w:val="right"/>
            </w:pPr>
          </w:p>
          <w:p w14:paraId="3EAD2335" w14:textId="7BF5CBEC" w:rsidR="007A7F01" w:rsidRPr="0025589C" w:rsidRDefault="00BF6B81" w:rsidP="00C34C28">
            <w:pPr>
              <w:jc w:val="right"/>
            </w:pPr>
            <w:r>
              <w:t>(</w:t>
            </w:r>
            <w:r w:rsidR="007A7F01" w:rsidRPr="0025589C">
              <w:t>3b</w:t>
            </w:r>
            <w:r>
              <w:t>)</w:t>
            </w:r>
          </w:p>
        </w:tc>
      </w:tr>
    </w:tbl>
    <w:p w14:paraId="69A40931" w14:textId="3A4A151D" w:rsidR="007A7F01" w:rsidRPr="0025589C" w:rsidRDefault="00833210"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eq</w:t>
      </w:r>
      <w:r w:rsidR="00CC3BF6">
        <w:t>s</w:t>
      </w:r>
      <w:r w:rsidRPr="0025589C">
        <w:t>. 2) to</w:t>
      </w:r>
      <w:r w:rsidR="007A7F01" w:rsidRPr="0025589C">
        <w:t xml:space="preserve"> mono</w:t>
      </w:r>
      <w:r w:rsidR="00CC3BF6">
        <w:t>-</w:t>
      </w:r>
      <w:r w:rsidR="007A7F01" w:rsidRPr="0025589C">
        <w:t xml:space="preserve">culture growth curve </w:t>
      </w:r>
      <w:r w:rsidR="007A7F01" w:rsidRPr="0025589C">
        <w:lastRenderedPageBreak/>
        <w:t>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534CE6FD"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w:t>
      </w:r>
      <w:r w:rsidR="00311B9B">
        <w:t>s</w:t>
      </w:r>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r w:rsidR="007A7F01" w:rsidRPr="0025589C">
        <w:t>eq</w:t>
      </w:r>
      <w:r w:rsidR="000837F4">
        <w:t>s</w:t>
      </w:r>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4E2D88">
        <w:t xml:space="preserve">The competition coefficients were not estimated for the </w:t>
      </w:r>
      <w:r w:rsidR="004E2D88">
        <w:rPr>
          <w:i/>
          <w:iCs/>
        </w:rPr>
        <w:t>lacI</w:t>
      </w:r>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our 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6F31FF92" w14:textId="6948B5B5" w:rsidR="004C78E5" w:rsidRDefault="004C78E5">
      <w:pPr>
        <w:spacing w:after="200" w:line="276" w:lineRule="auto"/>
        <w:ind w:firstLine="0"/>
      </w:pPr>
    </w:p>
    <w:p w14:paraId="26397666" w14:textId="26D3C151" w:rsidR="00D45D2D" w:rsidRPr="00F3419E" w:rsidRDefault="003D0037" w:rsidP="00C34C28">
      <w:pPr>
        <w:spacing w:after="200"/>
        <w:rPr>
          <w:b/>
          <w:bCs/>
          <w:sz w:val="22"/>
          <w:szCs w:val="22"/>
        </w:rPr>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4">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728A9B12" w14:textId="20A4B805" w:rsidR="005C2B55" w:rsidRDefault="00D45D2D" w:rsidP="00634C42">
      <w:pPr>
        <w:pStyle w:val="Caption"/>
        <w:spacing w:line="360" w:lineRule="auto"/>
        <w:rPr>
          <w:b w:val="0"/>
          <w:bCs w:val="0"/>
          <w:color w:val="auto"/>
          <w:sz w:val="22"/>
          <w:szCs w:val="22"/>
        </w:rPr>
      </w:pPr>
      <w:bookmarkStart w:id="11"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11"/>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w:t>
      </w:r>
      <w:r w:rsidR="00327F6F">
        <w:rPr>
          <w:b w:val="0"/>
          <w:bCs w:val="0"/>
          <w:color w:val="auto"/>
          <w:sz w:val="22"/>
          <w:szCs w:val="22"/>
        </w:rPr>
        <w:t>s</w:t>
      </w:r>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6A346271" w14:textId="77777777" w:rsidR="007541FE" w:rsidRPr="007541FE" w:rsidRDefault="007541FE" w:rsidP="007541FE"/>
    <w:p w14:paraId="6C449378" w14:textId="0824E8CD"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369E2751" w14:textId="7A2838A8" w:rsidR="007A7F01" w:rsidRPr="00876E70" w:rsidRDefault="00C02003" w:rsidP="00C34C28">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w:t>
      </w:r>
      <w:r w:rsidR="00327F6F">
        <w:t>s</w:t>
      </w:r>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76C59B84" w14:textId="283F707B" w:rsidR="00C828BF" w:rsidRDefault="00C02003">
      <w:r w:rsidRPr="00BF6B81">
        <w:rPr>
          <w:b/>
          <w:bCs/>
        </w:rPr>
        <w:lastRenderedPageBreak/>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541FE">
        <w:t>, which effectively uses the growth rate as a proxy for fitness</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24CAF275" w14:textId="77777777" w:rsidR="007541FE" w:rsidRPr="00634C42" w:rsidRDefault="007541FE"/>
    <w:p w14:paraId="7FDC2074" w14:textId="1B1A4805" w:rsidR="00F3419E" w:rsidRDefault="003D0037" w:rsidP="00634C42">
      <w:pPr>
        <w:spacing w:after="200" w:line="276" w:lineRule="auto"/>
        <w:ind w:firstLine="0"/>
        <w:jc w:val="center"/>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5">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1BDD8B81" w14:textId="2A1F239C" w:rsidR="00D45D2D" w:rsidRDefault="00F3419E">
      <w:pPr>
        <w:pStyle w:val="Caption"/>
        <w:spacing w:line="360" w:lineRule="auto"/>
        <w:rPr>
          <w:b w:val="0"/>
          <w:bCs w:val="0"/>
          <w:color w:val="auto"/>
          <w:sz w:val="22"/>
          <w:szCs w:val="22"/>
        </w:rPr>
      </w:pPr>
      <w:bookmarkStart w:id="12"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12"/>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07A5D797" w14:textId="77777777" w:rsidR="0093604D" w:rsidRPr="0093604D" w:rsidRDefault="0093604D" w:rsidP="0093604D"/>
    <w:p w14:paraId="0D7EEC59" w14:textId="1A6FE3F6" w:rsidR="00577A2C" w:rsidRPr="00634C42" w:rsidRDefault="00577A2C">
      <w:pPr>
        <w:rPr>
          <w:b/>
          <w:bCs/>
        </w:rPr>
      </w:pPr>
      <w:r w:rsidRPr="00BF6B81">
        <w:rPr>
          <w:b/>
          <w:bCs/>
        </w:rPr>
        <w:t>Experimental validation</w:t>
      </w:r>
      <w:r>
        <w:rPr>
          <w:b/>
          <w:bCs/>
        </w:rPr>
        <w:t>: relative fitness</w:t>
      </w:r>
      <w:r w:rsidRPr="00BF6B81">
        <w:rPr>
          <w:b/>
          <w:bCs/>
        </w:rPr>
        <w:t>.</w:t>
      </w:r>
      <w:r>
        <w:rPr>
          <w:b/>
          <w:bCs/>
        </w:rPr>
        <w:t xml:space="preserve"> </w:t>
      </w:r>
      <w:r w:rsidR="006E7346">
        <w:t xml:space="preserve">To validate the use of this new approach for estimation of relative fitness in </w:t>
      </w:r>
      <w:r w:rsidR="006E7346">
        <w:rPr>
          <w:i/>
          <w:iCs/>
        </w:rPr>
        <w:t>lacI</w:t>
      </w:r>
      <w:r w:rsidR="006E7346">
        <w:t>+</w:t>
      </w:r>
      <w:r w:rsidR="006E7346">
        <w:rPr>
          <w:vertAlign w:val="subscript"/>
        </w:rPr>
        <w:t xml:space="preserve">ev </w:t>
      </w:r>
      <w:r w:rsidR="006E7346">
        <w:t xml:space="preserve">strains, </w:t>
      </w:r>
      <w:r w:rsidR="00121A11">
        <w:t>the strains</w:t>
      </w:r>
      <w:r w:rsidR="006E7346">
        <w:t xml:space="preserve"> were mutated to </w:t>
      </w:r>
      <w:r w:rsidR="006E7346">
        <w:rPr>
          <w:i/>
          <w:iCs/>
        </w:rPr>
        <w:t>lacI</w:t>
      </w:r>
      <w:r w:rsidR="006E7346">
        <w:t xml:space="preserve">-. For each pair of wildtype and mutant,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121A11">
        <w:t xml:space="preserve">where then predicted </w:t>
      </w:r>
      <w:r w:rsidR="006E7346">
        <w:t>from the growth curves data</w:t>
      </w:r>
      <w:r w:rsidR="00121A11">
        <w:t xml:space="preserve"> and compared to experimental results</w:t>
      </w:r>
      <w:r w:rsidR="003A70A9">
        <w:t>.</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 a </w:t>
      </w:r>
      <w:r w:rsidR="006E7346">
        <w:rPr>
          <w:i/>
          <w:iCs/>
        </w:rPr>
        <w:t>lacI-</w:t>
      </w:r>
      <w:r w:rsidR="006E7346">
        <w:t xml:space="preserve"> mutant from competition experiments (filled circles) and from predicted competition results (open circles) in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411EBACD" w14:textId="77777777" w:rsidR="00577A2C" w:rsidRPr="00577A2C" w:rsidRDefault="00577A2C" w:rsidP="00C34C28">
      <w:pPr>
        <w:ind w:firstLine="0"/>
      </w:pPr>
    </w:p>
    <w:p w14:paraId="4AE0D496" w14:textId="77777777" w:rsidR="00577A2C" w:rsidRDefault="00577A2C" w:rsidP="00C34C28">
      <w:pPr>
        <w:keepNext/>
        <w:jc w:val="center"/>
      </w:pPr>
      <w:r>
        <w:rPr>
          <w:noProof/>
        </w:rPr>
        <w:lastRenderedPageBreak/>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6"/>
                    <a:stretch>
                      <a:fillRect/>
                    </a:stretch>
                  </pic:blipFill>
                  <pic:spPr>
                    <a:xfrm>
                      <a:off x="0" y="0"/>
                      <a:ext cx="3134642" cy="2520000"/>
                    </a:xfrm>
                    <a:prstGeom prst="rect">
                      <a:avLst/>
                    </a:prstGeom>
                  </pic:spPr>
                </pic:pic>
              </a:graphicData>
            </a:graphic>
          </wp:inline>
        </w:drawing>
      </w:r>
    </w:p>
    <w:p w14:paraId="0B43EDC5" w14:textId="3D3B2D40" w:rsidR="005E07AB" w:rsidRDefault="00577A2C" w:rsidP="00577A2C">
      <w:pPr>
        <w:pStyle w:val="Caption"/>
        <w:jc w:val="center"/>
        <w:rPr>
          <w:b w:val="0"/>
          <w:bCs w:val="0"/>
          <w:color w:val="000000" w:themeColor="text1"/>
          <w:sz w:val="22"/>
          <w:szCs w:val="22"/>
        </w:rPr>
      </w:pPr>
      <w:bookmarkStart w:id="13"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13"/>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w:t>
      </w:r>
      <w:r w:rsidR="00A07C51">
        <w:rPr>
          <w:b w:val="0"/>
          <w:bCs w:val="0"/>
          <w:color w:val="000000" w:themeColor="text1"/>
          <w:sz w:val="22"/>
          <w:szCs w:val="22"/>
        </w:rPr>
        <w:t xml:space="preserve">relative </w:t>
      </w:r>
      <w:r w:rsidR="00872EE1">
        <w:rPr>
          <w:b w:val="0"/>
          <w:bCs w:val="0"/>
          <w:color w:val="000000" w:themeColor="text1"/>
          <w:sz w:val="22"/>
          <w:szCs w:val="22"/>
        </w:rPr>
        <w:t xml:space="preserve">fitness of </w:t>
      </w:r>
      <w:r w:rsidR="00872EE1">
        <w:rPr>
          <w:b w:val="0"/>
          <w:bCs w:val="0"/>
          <w:i/>
          <w:iCs/>
          <w:color w:val="000000" w:themeColor="text1"/>
          <w:sz w:val="22"/>
          <w:szCs w:val="22"/>
        </w:rPr>
        <w:t>lacI-</w:t>
      </w:r>
      <w:r w:rsidR="00872EE1">
        <w:rPr>
          <w:b w:val="0"/>
          <w:bCs w:val="0"/>
          <w:color w:val="000000" w:themeColor="text1"/>
          <w:sz w:val="22"/>
          <w:szCs w:val="22"/>
        </w:rPr>
        <w:t xml:space="preserve"> mutants relative to their </w:t>
      </w:r>
      <w:r w:rsidR="00872EE1">
        <w:rPr>
          <w:b w:val="0"/>
          <w:bCs w:val="0"/>
          <w:i/>
          <w:iCs/>
          <w:color w:val="000000" w:themeColor="text1"/>
          <w:sz w:val="22"/>
          <w:szCs w:val="22"/>
        </w:rPr>
        <w:t>lacI+</w:t>
      </w:r>
      <w:r w:rsidR="00872EE1">
        <w:rPr>
          <w:b w:val="0"/>
          <w:bCs w:val="0"/>
          <w:i/>
          <w:iCs/>
          <w:color w:val="000000" w:themeColor="text1"/>
          <w:sz w:val="22"/>
          <w:szCs w:val="22"/>
          <w:vertAlign w:val="subscript"/>
        </w:rPr>
        <w:t>ev</w:t>
      </w:r>
      <w:r w:rsidR="00872EE1">
        <w:rPr>
          <w:b w:val="0"/>
          <w:bCs w:val="0"/>
          <w:color w:val="000000" w:themeColor="text1"/>
          <w:sz w:val="22"/>
          <w:szCs w:val="22"/>
          <w:vertAlign w:val="subscript"/>
        </w:rPr>
        <w:t xml:space="preserve"> </w:t>
      </w:r>
      <w:r w:rsidR="006A7717">
        <w:rPr>
          <w:b w:val="0"/>
          <w:bCs w:val="0"/>
          <w:color w:val="000000" w:themeColor="text1"/>
          <w:sz w:val="22"/>
          <w:szCs w:val="22"/>
        </w:rPr>
        <w:t>ancestors</w:t>
      </w:r>
      <w:r w:rsidR="00872EE1">
        <w:rPr>
          <w:b w:val="0"/>
          <w:bCs w:val="0"/>
          <w:color w:val="000000" w:themeColor="text1"/>
          <w:sz w:val="22"/>
          <w:szCs w:val="22"/>
        </w:rPr>
        <w:t xml:space="preserve"> for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xml:space="preserve">. Open circles show relative fitness </w:t>
      </w:r>
      <w:r w:rsidR="00A07C51">
        <w:rPr>
          <w:b w:val="0"/>
          <w:bCs w:val="0"/>
          <w:color w:val="000000" w:themeColor="text1"/>
          <w:sz w:val="22"/>
          <w:szCs w:val="22"/>
        </w:rPr>
        <w:t>inferred</w:t>
      </w:r>
      <w:r w:rsidR="00872EE1">
        <w:rPr>
          <w:b w:val="0"/>
          <w:bCs w:val="0"/>
          <w:color w:val="000000" w:themeColor="text1"/>
          <w:sz w:val="22"/>
          <w:szCs w:val="22"/>
        </w:rPr>
        <w:t xml:space="preserve"> from relative growth</w:t>
      </w:r>
      <w:r w:rsidR="00A07C51">
        <w:rPr>
          <w:b w:val="0"/>
          <w:bCs w:val="0"/>
          <w:color w:val="000000" w:themeColor="text1"/>
          <w:sz w:val="22"/>
          <w:szCs w:val="22"/>
        </w:rPr>
        <w:t>, which was</w:t>
      </w:r>
      <w:r w:rsidR="00872EE1">
        <w:rPr>
          <w:b w:val="0"/>
          <w:bCs w:val="0"/>
          <w:color w:val="000000" w:themeColor="text1"/>
          <w:sz w:val="22"/>
          <w:szCs w:val="22"/>
        </w:rPr>
        <w:t xml:space="preserve"> predicted by our </w:t>
      </w:r>
      <w:r w:rsidR="00A07C51">
        <w:rPr>
          <w:b w:val="0"/>
          <w:bCs w:val="0"/>
          <w:color w:val="000000" w:themeColor="text1"/>
          <w:sz w:val="22"/>
          <w:szCs w:val="22"/>
        </w:rPr>
        <w:t xml:space="preserve">computational </w:t>
      </w:r>
      <w:r w:rsidR="00872EE1">
        <w:rPr>
          <w:b w:val="0"/>
          <w:bCs w:val="0"/>
          <w:color w:val="000000" w:themeColor="text1"/>
          <w:sz w:val="22"/>
          <w:szCs w:val="22"/>
        </w:rPr>
        <w:t>approach</w:t>
      </w:r>
      <w:r w:rsidR="00A07C51">
        <w:rPr>
          <w:b w:val="0"/>
          <w:bCs w:val="0"/>
          <w:color w:val="000000" w:themeColor="text1"/>
          <w:sz w:val="22"/>
          <w:szCs w:val="22"/>
        </w:rPr>
        <w:t xml:space="preserve"> using only mono-culture growth curve data</w:t>
      </w:r>
      <w:r w:rsidR="00872EE1">
        <w:rPr>
          <w:b w:val="0"/>
          <w:bCs w:val="0"/>
          <w:color w:val="000000" w:themeColor="text1"/>
          <w:sz w:val="22"/>
          <w:szCs w:val="22"/>
        </w:rPr>
        <w:t>.</w:t>
      </w:r>
      <w:r w:rsidR="006A7717">
        <w:rPr>
          <w:b w:val="0"/>
          <w:bCs w:val="0"/>
          <w:color w:val="000000" w:themeColor="text1"/>
          <w:sz w:val="22"/>
          <w:szCs w:val="22"/>
        </w:rPr>
        <w:t xml:space="preserve"> Relative fitness calculated with eq. 4.</w:t>
      </w:r>
      <w:r w:rsidR="00872EE1">
        <w:rPr>
          <w:b w:val="0"/>
          <w:bCs w:val="0"/>
          <w:color w:val="000000" w:themeColor="text1"/>
          <w:sz w:val="22"/>
          <w:szCs w:val="22"/>
        </w:rPr>
        <w:t xml:space="preserve"> Errors bars show 95% confidence intervals.</w:t>
      </w:r>
    </w:p>
    <w:p w14:paraId="57FE313C" w14:textId="77777777" w:rsidR="004E5529" w:rsidRPr="00C34C28" w:rsidRDefault="004E5529" w:rsidP="00C34C28">
      <w:pPr>
        <w:rPr>
          <w:b/>
          <w:bCs/>
        </w:rPr>
      </w:pPr>
    </w:p>
    <w:p w14:paraId="05771877" w14:textId="1048D48E"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3EADF3B3" w14:textId="30611109" w:rsidR="004C78E5" w:rsidRDefault="00EA764C">
      <w:r>
        <w:t xml:space="preserve">We </w:t>
      </w:r>
      <w:r w:rsidR="00383DE1">
        <w:t xml:space="preserve">now </w:t>
      </w:r>
      <w:r>
        <w:t>turn our attention to an application of our</w:t>
      </w:r>
      <w:r w:rsidR="00383DE1">
        <w:t xml:space="preserve"> computational</w:t>
      </w:r>
      <w:r>
        <w:t xml:space="preserve"> </w:t>
      </w:r>
      <w:r w:rsidR="00383DE1">
        <w:t xml:space="preserve">approach. Specifically, we were interested in estimating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del w:id="14" w:author="Yoav Ram" w:date="2018-12-03T09:33:00Z">
        <w:r w:rsidR="0062178F" w:rsidDel="000A41F9">
          <w:delText>isolated from a long-term experiment in which initially identical populations were selected</w:delText>
        </w:r>
      </w:del>
      <w:ins w:id="15" w:author="Yoav Ram" w:date="2018-12-03T09:33:00Z">
        <w:r w:rsidR="000A41F9">
          <w:t>evolved</w:t>
        </w:r>
      </w:ins>
      <w:r w:rsidR="0062178F">
        <w:t xml:space="preserve"> in a series o</w:t>
      </w:r>
      <w:r w:rsidR="0062178F">
        <w:t xml:space="preserve">f distinct lactose containing </w:t>
      </w:r>
      <w:r w:rsidR="0062178F">
        <w:t xml:space="preserve">environments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3F0C07">
        <w:t>grow</w:t>
      </w:r>
      <w:r w:rsidR="00383DE1">
        <w:t>ing</w:t>
      </w:r>
      <w:r w:rsidR="003F0C07">
        <w:t xml:space="preserve"> isogenic strains with different expression levels 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w:t>
      </w:r>
      <w:r w:rsidR="0062178F">
        <w:t>environmental concentration of some inducer</w:t>
      </w:r>
      <w:r w:rsidR="00925738">
        <w:t xml:space="preserve">, </w:t>
      </w:r>
      <w:r w:rsidR="0062178F">
        <w:t xml:space="preserve">e.g. </w:t>
      </w:r>
      <w:r w:rsidR="00383DE1" w:rsidRPr="003F0C07">
        <w:t>IPTG</w:t>
      </w:r>
      <w:r w:rsidR="00383DE1">
        <w:t xml:space="preserve"> (</w:t>
      </w:r>
      <w:r w:rsidR="003F0C07" w:rsidRPr="003F0C07">
        <w:t>Isopropyl-</w:t>
      </w:r>
      <w:r w:rsidR="003F0C07">
        <w:rPr>
          <w:lang w:val="el-GR"/>
        </w:rPr>
        <w:t>β</w:t>
      </w:r>
      <w:r w:rsidR="003F0C07" w:rsidRPr="003F0C07">
        <w:t>-D-thiogalactoside</w:t>
      </w:r>
      <w:r w:rsidR="00383DE1">
        <w:t>)</w:t>
      </w:r>
      <w:r w:rsidR="003F0C07">
        <w:t xml:space="preserve">, </w:t>
      </w:r>
      <w:r w:rsidR="003F0C07" w:rsidRPr="003F0C07">
        <w:t>a molecular analog of allolactose</w:t>
      </w:r>
      <w:r w:rsidR="003F0C07">
        <w:t xml:space="preserve">. However, changing the genotype can have pleiotropic effects on fitness, and strains growing in </w:t>
      </w:r>
      <w:r w:rsidR="006A7717">
        <w:t xml:space="preserve">a mixed </w:t>
      </w:r>
      <w:r w:rsidR="003F0C07">
        <w:t xml:space="preserve">culture cannot experience different </w:t>
      </w:r>
      <w:r w:rsidR="003425C4">
        <w:t xml:space="preserve">inducer </w:t>
      </w:r>
      <w:r w:rsidR="003F0C07">
        <w:t xml:space="preserve">concentrations due to </w:t>
      </w:r>
      <w:r w:rsidR="006A7717">
        <w:t xml:space="preserve">their </w:t>
      </w:r>
      <w:r w:rsidR="003F0C07">
        <w:t xml:space="preserve">shared environment. </w:t>
      </w:r>
    </w:p>
    <w:p w14:paraId="2F1C1F71" w14:textId="0E345779" w:rsidR="00C94948" w:rsidRDefault="003F0C07">
      <w:r>
        <w:t>To resolve this</w:t>
      </w:r>
      <w:r w:rsidR="00383DE1">
        <w:t xml:space="preserve"> problem</w:t>
      </w:r>
      <w:r>
        <w:t xml:space="preserve"> and 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ere measured in mono-culture with </w:t>
      </w:r>
      <w:r w:rsidR="00DC0A28">
        <w:t xml:space="preserve">and without </w:t>
      </w:r>
      <w:r>
        <w:t>IPTG</w:t>
      </w:r>
      <w:r w:rsidR="00383DE1">
        <w:t xml:space="preserve"> (experiments</w:t>
      </w:r>
      <w:r w:rsidR="003F6167">
        <w:t xml:space="preserve"> were similar to the </w:t>
      </w:r>
      <w:r w:rsidR="003F6167">
        <w:rPr>
          <w:i/>
          <w:iCs/>
        </w:rPr>
        <w:t>lacI experiments</w:t>
      </w:r>
      <w:r w:rsidR="003F6167">
        <w:t xml:space="preserve"> used for validation)</w:t>
      </w:r>
      <w:r w:rsidR="00383DE1">
        <w:t>. T</w:t>
      </w:r>
      <w:r w:rsidR="00DC0A28">
        <w:t xml:space="preserve">hese 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Applied to multiple IPTG concentrations and multiple strains, and combined with </w:t>
      </w:r>
      <w:r w:rsidR="00C94948" w:rsidRPr="00C94948">
        <w:rPr>
          <w:i/>
          <w:iCs/>
        </w:rPr>
        <w:t>lac</w:t>
      </w:r>
      <w:r w:rsidR="00C94948">
        <w:t xml:space="preserve"> </w:t>
      </w:r>
      <w:r w:rsidR="00C94948" w:rsidRPr="00C94948">
        <w:t>expression</w:t>
      </w:r>
      <w:r w:rsidR="00C94948">
        <w:t xml:space="preserve"> measurements, this process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44ED420F" w14:textId="77777777" w:rsidR="00C94948" w:rsidRPr="00C94948" w:rsidRDefault="00C94948"/>
    <w:p w14:paraId="6C69B57C" w14:textId="1AE6A3A3" w:rsidR="00C94948" w:rsidRDefault="006C4BAC" w:rsidP="00C34C28">
      <w:pPr>
        <w:keepNext/>
        <w:spacing w:after="200" w:line="276" w:lineRule="auto"/>
        <w:ind w:firstLine="0"/>
        <w:jc w:val="center"/>
      </w:pPr>
      <w:r>
        <w:rPr>
          <w:noProof/>
        </w:rPr>
        <w:lastRenderedPageBreak/>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7"/>
                    <a:stretch>
                      <a:fillRect/>
                    </a:stretch>
                  </pic:blipFill>
                  <pic:spPr>
                    <a:xfrm>
                      <a:off x="0" y="0"/>
                      <a:ext cx="3657600" cy="3263900"/>
                    </a:xfrm>
                    <a:prstGeom prst="rect">
                      <a:avLst/>
                    </a:prstGeom>
                  </pic:spPr>
                </pic:pic>
              </a:graphicData>
            </a:graphic>
          </wp:inline>
        </w:drawing>
      </w:r>
    </w:p>
    <w:p w14:paraId="57F48D98" w14:textId="0C2166CA" w:rsidR="00660A13" w:rsidRDefault="00C94948" w:rsidP="00660A13">
      <w:pPr>
        <w:pStyle w:val="Caption"/>
        <w:jc w:val="center"/>
        <w:rPr>
          <w:b w:val="0"/>
          <w:bCs w:val="0"/>
          <w:color w:val="000000" w:themeColor="text1"/>
          <w:sz w:val="22"/>
          <w:szCs w:val="22"/>
        </w:rPr>
      </w:pPr>
      <w:bookmarkStart w:id="16"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16"/>
      <w:r w:rsidR="00660A13">
        <w:rPr>
          <w:color w:val="000000" w:themeColor="text1"/>
          <w:sz w:val="22"/>
          <w:szCs w:val="22"/>
        </w:rPr>
        <w:t xml:space="preserve">. Estimating </w:t>
      </w:r>
      <w:r w:rsidR="006A7717">
        <w:rPr>
          <w:color w:val="000000" w:themeColor="text1"/>
          <w:sz w:val="22"/>
          <w:szCs w:val="22"/>
        </w:rPr>
        <w:t xml:space="preserve">the </w:t>
      </w:r>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expression as a function of expression level.</w:t>
      </w:r>
      <w:r w:rsidR="00660A13">
        <w:rPr>
          <w:b w:val="0"/>
          <w:bCs w:val="0"/>
          <w:color w:val="000000" w:themeColor="text1"/>
          <w:sz w:val="22"/>
          <w:szCs w:val="22"/>
        </w:rPr>
        <w:t xml:space="preserve"> </w:t>
      </w:r>
      <w:r w:rsidR="003F6167">
        <w:rPr>
          <w:b w:val="0"/>
          <w:bCs w:val="0"/>
          <w:color w:val="000000" w:themeColor="text1"/>
          <w:sz w:val="22"/>
          <w:szCs w:val="22"/>
        </w:rPr>
        <w:t xml:space="preserve">Since expression </w:t>
      </w:r>
      <w:r w:rsidR="00031E11">
        <w:rPr>
          <w:b w:val="0"/>
          <w:bCs w:val="0"/>
          <w:color w:val="000000" w:themeColor="text1"/>
          <w:sz w:val="22"/>
          <w:szCs w:val="22"/>
        </w:rPr>
        <w:t xml:space="preserve">is </w:t>
      </w:r>
      <w:r w:rsidR="003F6167">
        <w:rPr>
          <w:b w:val="0"/>
          <w:bCs w:val="0"/>
          <w:color w:val="000000" w:themeColor="text1"/>
          <w:sz w:val="22"/>
          <w:szCs w:val="22"/>
        </w:rPr>
        <w:t xml:space="preserve">induced by IPTG concentration, competing strains that grow in a shared environment cannot </w:t>
      </w:r>
      <w:r w:rsidR="00031E11">
        <w:rPr>
          <w:b w:val="0"/>
          <w:bCs w:val="0"/>
          <w:color w:val="000000" w:themeColor="text1"/>
          <w:sz w:val="22"/>
          <w:szCs w:val="22"/>
        </w:rPr>
        <w:t xml:space="preserve">have </w:t>
      </w:r>
      <w:r w:rsidR="003F6167">
        <w:rPr>
          <w:b w:val="0"/>
          <w:bCs w:val="0"/>
          <w:color w:val="000000" w:themeColor="text1"/>
          <w:sz w:val="22"/>
          <w:szCs w:val="22"/>
        </w:rPr>
        <w:t xml:space="preserve">different expression levels. Our approach was therefore applied on growth curves from mono-cultures with and without </w:t>
      </w:r>
      <w:r w:rsidR="00031E11">
        <w:rPr>
          <w:b w:val="0"/>
          <w:bCs w:val="0"/>
          <w:color w:val="000000" w:themeColor="text1"/>
          <w:sz w:val="22"/>
          <w:szCs w:val="22"/>
        </w:rPr>
        <w:t xml:space="preserve">IPTG </w:t>
      </w:r>
      <w:r w:rsidR="003F6167">
        <w:rPr>
          <w:b w:val="0"/>
          <w:bCs w:val="0"/>
          <w:color w:val="000000" w:themeColor="text1"/>
          <w:sz w:val="22"/>
          <w:szCs w:val="22"/>
        </w:rPr>
        <w:t xml:space="preserve">to predict the fitness cost </w:t>
      </w:r>
      <w:r w:rsidR="003F6167" w:rsidRPr="003F6167">
        <w:rPr>
          <w:b w:val="0"/>
          <w:bCs w:val="0"/>
          <w:color w:val="000000" w:themeColor="text1"/>
          <w:sz w:val="22"/>
          <w:szCs w:val="22"/>
        </w:rPr>
        <w:t>(</w:t>
      </w:r>
      <w:r w:rsidR="003F6167">
        <w:rPr>
          <w:b w:val="0"/>
          <w:bCs w:val="0"/>
          <w:i/>
          <w:iCs/>
          <w:color w:val="000000" w:themeColor="text1"/>
          <w:sz w:val="22"/>
          <w:szCs w:val="22"/>
        </w:rPr>
        <w:t>1-W</w:t>
      </w:r>
      <w:r w:rsidR="003F6167" w:rsidRPr="00634C42">
        <w:rPr>
          <w:b w:val="0"/>
          <w:bCs w:val="0"/>
          <w:color w:val="000000" w:themeColor="text1"/>
          <w:sz w:val="22"/>
          <w:szCs w:val="22"/>
        </w:rPr>
        <w:t>, eq. 4</w:t>
      </w:r>
      <w:r w:rsidR="003F6167">
        <w:rPr>
          <w:b w:val="0"/>
          <w:bCs w:val="0"/>
          <w:color w:val="000000" w:themeColor="text1"/>
          <w:sz w:val="22"/>
          <w:szCs w:val="22"/>
        </w:rPr>
        <w:t xml:space="preserve">) of expressing the </w:t>
      </w:r>
      <w:r w:rsidR="003F6167">
        <w:rPr>
          <w:b w:val="0"/>
          <w:bCs w:val="0"/>
          <w:i/>
          <w:iCs/>
          <w:color w:val="000000" w:themeColor="text1"/>
          <w:sz w:val="22"/>
          <w:szCs w:val="22"/>
        </w:rPr>
        <w:t>lac</w:t>
      </w:r>
      <w:r w:rsidR="003F6167">
        <w:rPr>
          <w:b w:val="0"/>
          <w:bCs w:val="0"/>
          <w:color w:val="000000" w:themeColor="text1"/>
          <w:sz w:val="22"/>
          <w:szCs w:val="22"/>
        </w:rPr>
        <w:t xml:space="preserve"> operon. </w:t>
      </w:r>
      <w:r w:rsidR="00660A13">
        <w:rPr>
          <w:b w:val="0"/>
          <w:bCs w:val="0"/>
          <w:color w:val="000000" w:themeColor="text1"/>
          <w:sz w:val="22"/>
          <w:szCs w:val="22"/>
        </w:rPr>
        <w:t xml:space="preserve">Blue </w:t>
      </w:r>
      <w:r w:rsidR="00894586">
        <w:rPr>
          <w:b w:val="0"/>
          <w:bCs w:val="0"/>
          <w:color w:val="000000" w:themeColor="text1"/>
          <w:sz w:val="22"/>
          <w:szCs w:val="22"/>
        </w:rPr>
        <w:t xml:space="preserve">symbols </w:t>
      </w:r>
      <w:r w:rsidR="00660A13">
        <w:rPr>
          <w:b w:val="0"/>
          <w:bCs w:val="0"/>
          <w:color w:val="000000" w:themeColor="text1"/>
          <w:sz w:val="22"/>
          <w:szCs w:val="22"/>
        </w:rPr>
        <w:t xml:space="preserve">denote </w:t>
      </w:r>
      <w:r w:rsidR="006A7717">
        <w:rPr>
          <w:b w:val="0"/>
          <w:bCs w:val="0"/>
          <w:color w:val="000000" w:themeColor="text1"/>
          <w:sz w:val="22"/>
          <w:szCs w:val="22"/>
        </w:rPr>
        <w:t xml:space="preserve">the </w:t>
      </w:r>
      <w:r w:rsidR="003F6167">
        <w:rPr>
          <w:b w:val="0"/>
          <w:bCs w:val="0"/>
          <w:color w:val="000000" w:themeColor="text1"/>
          <w:sz w:val="22"/>
          <w:szCs w:val="22"/>
        </w:rPr>
        <w:t xml:space="preserve">estimated </w:t>
      </w:r>
      <w:r w:rsidR="00660A13">
        <w:rPr>
          <w:b w:val="0"/>
          <w:bCs w:val="0"/>
          <w:color w:val="000000" w:themeColor="text1"/>
          <w:sz w:val="22"/>
          <w:szCs w:val="22"/>
        </w:rPr>
        <w:t>fitness cost</w:t>
      </w:r>
      <w:r w:rsidR="003F6167">
        <w:rPr>
          <w:b w:val="0"/>
          <w:bCs w:val="0"/>
          <w:color w:val="000000" w:themeColor="text1"/>
          <w:sz w:val="22"/>
          <w:szCs w:val="22"/>
        </w:rPr>
        <w:t xml:space="preserve"> (y-axis) for different expression levels</w:t>
      </w:r>
      <w:r w:rsidR="00660A13">
        <w:rPr>
          <w:b w:val="0"/>
          <w:bCs w:val="0"/>
          <w:color w:val="000000" w:themeColor="text1"/>
          <w:sz w:val="22"/>
          <w:szCs w:val="22"/>
        </w:rPr>
        <w:t xml:space="preserve"> </w:t>
      </w:r>
      <w:r w:rsidR="006A7717">
        <w:rPr>
          <w:b w:val="0"/>
          <w:bCs w:val="0"/>
          <w:color w:val="000000" w:themeColor="text1"/>
          <w:sz w:val="22"/>
          <w:szCs w:val="22"/>
        </w:rPr>
        <w:t>(x-</w:t>
      </w:r>
      <w:r w:rsidR="003F6167">
        <w:rPr>
          <w:b w:val="0"/>
          <w:bCs w:val="0"/>
          <w:color w:val="000000" w:themeColor="text1"/>
          <w:sz w:val="22"/>
          <w:szCs w:val="22"/>
        </w:rPr>
        <w:t xml:space="preserve">axis, </w:t>
      </w:r>
      <w:r w:rsidR="00660A13">
        <w:rPr>
          <w:b w:val="0"/>
          <w:bCs w:val="0"/>
          <w:color w:val="000000" w:themeColor="text1"/>
          <w:sz w:val="22"/>
          <w:szCs w:val="22"/>
        </w:rPr>
        <w:t xml:space="preserve">relative to 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p>
    <w:p w14:paraId="0EC1B525" w14:textId="6137B897" w:rsidR="003D722E" w:rsidRPr="00C34C28" w:rsidRDefault="00660A13" w:rsidP="00C34C28">
      <w:pPr>
        <w:pStyle w:val="Caption"/>
        <w:jc w:val="center"/>
        <w:rPr>
          <w:b w:val="0"/>
          <w:bCs w:val="0"/>
          <w:color w:val="000000" w:themeColor="text1"/>
          <w:sz w:val="22"/>
          <w:szCs w:val="22"/>
        </w:rPr>
      </w:pPr>
      <w:r w:rsidRPr="00C34C28">
        <w:rPr>
          <w:b w:val="0"/>
          <w:bCs w:val="0"/>
          <w:color w:val="000000" w:themeColor="text1"/>
          <w:sz w:val="22"/>
          <w:szCs w:val="22"/>
          <w:highlight w:val="red"/>
        </w:rPr>
        <w:t>//only one panel should appear, maybe L_G1; red and dashed lines should not appear in final figure//</w:t>
      </w:r>
    </w:p>
    <w:p w14:paraId="7113F9E8" w14:textId="712E0D50" w:rsidR="007A7F01" w:rsidRPr="0025589C" w:rsidRDefault="007A7F01" w:rsidP="00C34C28">
      <w:pPr>
        <w:pStyle w:val="Heading1"/>
        <w:spacing w:line="360" w:lineRule="auto"/>
        <w:ind w:firstLine="284"/>
      </w:pPr>
      <w:r w:rsidRPr="00674F4C">
        <w:t>Discussion</w:t>
      </w:r>
    </w:p>
    <w:p w14:paraId="2C64AB66" w14:textId="2C1FE4B0"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in the 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e tested </w:t>
      </w:r>
      <w:r w:rsidR="00B96C01" w:rsidRPr="0025589C">
        <w:t xml:space="preserve">this </w:t>
      </w:r>
      <w:r w:rsidR="00CD2EF9" w:rsidRPr="0025589C">
        <w:t>new approach</w:t>
      </w:r>
      <w:r w:rsidR="00092C8C">
        <w:t xml:space="preserve"> using two </w:t>
      </w:r>
      <w:r w:rsidR="00C828BF">
        <w:t>different</w:t>
      </w:r>
      <w:r w:rsidR="00092C8C">
        <w:t xml:space="preserve"> experimental </w:t>
      </w:r>
      <w:r w:rsidR="00092C8C" w:rsidRPr="00C828BF">
        <w:t>setups. Our approach</w:t>
      </w:r>
      <w:r w:rsidRPr="00C828BF">
        <w:t xml:space="preserve"> performed </w:t>
      </w:r>
      <w:r w:rsidR="00092C8C" w:rsidRPr="00C828BF">
        <w:t xml:space="preserve">well, and </w:t>
      </w:r>
      <w:r w:rsidR="00B96C01" w:rsidRPr="00C828BF">
        <w:t>far</w:t>
      </w:r>
      <w:r w:rsidRPr="00C828BF">
        <w:t xml:space="preserve"> better than the </w:t>
      </w:r>
      <w:r w:rsidR="00F4206B" w:rsidRPr="00C828BF">
        <w:t xml:space="preserve">approach </w:t>
      </w:r>
      <w:r w:rsidRPr="00C828BF">
        <w:t>commonly used in the literature</w:t>
      </w:r>
      <w:r w:rsidR="00BE030C" w:rsidRPr="00C828BF">
        <w:t xml:space="preserve"> (</w:t>
      </w:r>
      <w:r w:rsidR="00BE030C" w:rsidRPr="00634C42">
        <w:rPr>
          <w:b/>
          <w:bCs/>
        </w:rPr>
        <w:fldChar w:fldCharType="begin"/>
      </w:r>
      <w:r w:rsidR="00BE030C" w:rsidRPr="00C828BF">
        <w:rPr>
          <w:b/>
          <w:bCs/>
        </w:rPr>
        <w:instrText xml:space="preserve"> REF _Ref509481405 \h  \* MERGEFORMAT </w:instrText>
      </w:r>
      <w:r w:rsidR="00BE030C" w:rsidRPr="00634C42">
        <w:rPr>
          <w:b/>
          <w:bCs/>
        </w:rPr>
      </w:r>
      <w:r w:rsidR="00BE030C" w:rsidRPr="00634C42">
        <w:rPr>
          <w:b/>
          <w:bCs/>
        </w:rPr>
        <w:fldChar w:fldCharType="separate"/>
      </w:r>
      <w:r w:rsidR="00BE030C" w:rsidRPr="00C828BF">
        <w:rPr>
          <w:b/>
          <w:bCs/>
          <w:color w:val="000000" w:themeColor="text1"/>
          <w:sz w:val="22"/>
          <w:szCs w:val="22"/>
        </w:rPr>
        <w:t>Figure</w:t>
      </w:r>
      <w:r w:rsidR="00092C8C" w:rsidRPr="00C828BF">
        <w:rPr>
          <w:b/>
          <w:bCs/>
          <w:color w:val="000000" w:themeColor="text1"/>
          <w:sz w:val="22"/>
          <w:szCs w:val="22"/>
        </w:rPr>
        <w:t>s</w:t>
      </w:r>
      <w:r w:rsidR="00BE030C" w:rsidRPr="00C828BF">
        <w:rPr>
          <w:b/>
          <w:bCs/>
          <w:color w:val="000000" w:themeColor="text1"/>
          <w:sz w:val="22"/>
          <w:szCs w:val="22"/>
        </w:rPr>
        <w:t xml:space="preserve"> </w:t>
      </w:r>
      <w:r w:rsidR="00BE030C" w:rsidRPr="00C828BF">
        <w:rPr>
          <w:b/>
          <w:bCs/>
          <w:noProof/>
          <w:color w:val="000000" w:themeColor="text1"/>
          <w:sz w:val="22"/>
          <w:szCs w:val="22"/>
        </w:rPr>
        <w:t>5</w:t>
      </w:r>
      <w:r w:rsidR="00BE030C" w:rsidRPr="00634C42">
        <w:rPr>
          <w:b/>
          <w:bCs/>
        </w:rPr>
        <w:fldChar w:fldCharType="end"/>
      </w:r>
      <w:r w:rsidR="00092C8C" w:rsidRPr="00C828BF">
        <w:rPr>
          <w:b/>
          <w:bCs/>
        </w:rPr>
        <w:t>-</w:t>
      </w:r>
      <w:r w:rsidR="00092C8C" w:rsidRPr="00634C42">
        <w:rPr>
          <w:b/>
          <w:bCs/>
        </w:rPr>
        <w:fldChar w:fldCharType="begin"/>
      </w:r>
      <w:r w:rsidR="00092C8C" w:rsidRPr="00634C42">
        <w:rPr>
          <w:b/>
          <w:bCs/>
        </w:rPr>
        <w:instrText xml:space="preserve"> REF _Ref529887764 \h  \* MERGEFORMAT </w:instrText>
      </w:r>
      <w:r w:rsidR="00092C8C" w:rsidRPr="00634C42">
        <w:rPr>
          <w:b/>
          <w:bCs/>
        </w:rPr>
      </w:r>
      <w:r w:rsidR="00092C8C" w:rsidRPr="00634C42">
        <w:rPr>
          <w:b/>
          <w:bCs/>
        </w:rPr>
        <w:fldChar w:fldCharType="separate"/>
      </w:r>
      <w:r w:rsidR="00092C8C" w:rsidRPr="00634C42">
        <w:rPr>
          <w:b/>
          <w:bCs/>
          <w:noProof/>
          <w:color w:val="000000" w:themeColor="text1"/>
          <w:sz w:val="22"/>
          <w:szCs w:val="22"/>
        </w:rPr>
        <w:t>6</w:t>
      </w:r>
      <w:r w:rsidR="00092C8C" w:rsidRPr="00634C42">
        <w:rPr>
          <w:b/>
          <w:bCs/>
        </w:rPr>
        <w:fldChar w:fldCharType="end"/>
      </w:r>
      <w:r w:rsidR="00BE030C" w:rsidRPr="00C828BF">
        <w:t>)</w:t>
      </w:r>
      <w:r w:rsidRPr="00C828BF">
        <w:t>.</w:t>
      </w:r>
      <w:r w:rsidR="00CD2EF9" w:rsidRPr="00C828BF">
        <w:t xml:space="preserve"> </w:t>
      </w:r>
      <w:r w:rsidR="00C828BF" w:rsidRPr="00C828BF">
        <w:t>These experimental</w:t>
      </w:r>
      <w:r w:rsidR="00C828BF">
        <w:t xml:space="preserve"> validations provide strong support for this new </w:t>
      </w:r>
      <w:r w:rsidR="00C828BF" w:rsidRPr="00C828BF">
        <w:t xml:space="preserve">approach. </w:t>
      </w:r>
      <w:r w:rsidR="00C828BF" w:rsidRPr="00634C42">
        <w:t xml:space="preserve">Indeed, our 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718307BB" w14:textId="6C42C94B"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i</w:t>
      </w:r>
      <w:r w:rsidR="00B96C01" w:rsidRPr="0025589C">
        <w:t xml:space="preserve">ng </w:t>
      </w:r>
      <w:r w:rsidR="007A7F01" w:rsidRPr="0025589C">
        <w:t>fitness from growth curves</w:t>
      </w:r>
      <w:r w:rsidR="005E3BFE" w:rsidRPr="0025589C">
        <w:t xml:space="preserve"> mostly</w:t>
      </w:r>
      <w:r w:rsidR="007A7F01" w:rsidRPr="0025589C">
        <w:t xml:space="preserve"> 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 xml:space="preserve">However, </w:t>
      </w:r>
      <w:r w:rsidR="005E3BFE" w:rsidRPr="0025589C">
        <w:lastRenderedPageBreak/>
        <w:t>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3A5201AB" w14:textId="73C8A1A2"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E318D0" w:rsidRPr="00634C42">
        <w:t xml:space="preserve">our approach is useful for predicting results of competitions that </w:t>
      </w:r>
      <w:r w:rsidR="003B18C6" w:rsidRPr="00634C42">
        <w:t>are im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hich induces expression 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 if it was possible to compete them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3B18C6" w:rsidRPr="00634C42">
        <w:rPr>
          <w:b/>
          <w:bCs/>
        </w:rPr>
        <w:fldChar w:fldCharType="begin"/>
      </w:r>
      <w:r w:rsidR="003B18C6" w:rsidRPr="00634C42">
        <w:rPr>
          <w:b/>
          <w:bCs/>
        </w:rPr>
        <w:instrText xml:space="preserve"> REF _Ref529890310 \h  \* MERGEFORMAT </w:instrText>
      </w:r>
      <w:r w:rsidR="003B18C6" w:rsidRPr="00634C42">
        <w:rPr>
          <w:b/>
          <w:bCs/>
        </w:rPr>
      </w:r>
      <w:r w:rsidR="003B18C6" w:rsidRPr="00634C42">
        <w:rPr>
          <w:b/>
          <w:bCs/>
        </w:rPr>
        <w:fldChar w:fldCharType="separate"/>
      </w:r>
      <w:r w:rsidR="003B18C6" w:rsidRPr="00C828BF">
        <w:rPr>
          <w:b/>
          <w:bCs/>
          <w:color w:val="000000" w:themeColor="text1"/>
          <w:sz w:val="22"/>
          <w:szCs w:val="22"/>
        </w:rPr>
        <w:t>Figure 7</w:t>
      </w:r>
      <w:r w:rsidR="003B18C6" w:rsidRPr="00634C42">
        <w:rPr>
          <w:b/>
          <w:bCs/>
        </w:rPr>
        <w:fldChar w:fldCharType="end"/>
      </w:r>
      <w:r w:rsidR="003B18C6" w:rsidRPr="00634C42">
        <w:t>)</w:t>
      </w:r>
      <w:r w:rsidR="00E318D0" w:rsidRPr="00634C42">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 xml:space="preserve">it can be used to predict mixed growth even if it is very hard or impossible to insert phenotypic or genetic markers to the strains in question, for example with non-model organisms. </w:t>
      </w:r>
      <w:r w:rsidR="00E318D0" w:rsidRPr="00C828BF">
        <w:t xml:space="preserve">Third, even </w:t>
      </w:r>
      <w:r w:rsidR="005756F6" w:rsidRPr="00C828BF">
        <w:t xml:space="preserve">when competition experiments can be performed, they </w:t>
      </w:r>
      <w:r w:rsidR="00894586">
        <w:t xml:space="preserve">are </w:t>
      </w:r>
      <w:r w:rsidR="00181C68">
        <w:t>rarely</w:t>
      </w:r>
      <w:r w:rsidR="00181C68">
        <w:t xml:space="preserve"> </w:t>
      </w:r>
      <w:r w:rsidR="00894586">
        <w:t xml:space="preserve">designed in a way </w:t>
      </w:r>
      <w:r w:rsidR="00894586">
        <w:t xml:space="preserve">that gives insight into </w:t>
      </w:r>
      <w:r w:rsidR="005756F6" w:rsidRPr="00C828BF">
        <w:t>how differences in fitness</w:t>
      </w:r>
      <w:r w:rsidR="005756F6" w:rsidRPr="00643E5F">
        <w:t xml:space="preserve"> relate to differences in growth</w:t>
      </w:r>
      <w:r w:rsidR="00181C68">
        <w:t xml:space="preserve"> </w:t>
      </w:r>
      <w:r w:rsidR="00181C68">
        <w:fldChar w:fldCharType="begin" w:fldLock="1"/>
      </w:r>
      <w:r w:rsidR="00181C68">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s,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s. </w:t>
      </w:r>
    </w:p>
    <w:p w14:paraId="7DAB55D9" w14:textId="4F116F5A" w:rsidR="00BE030C" w:rsidRPr="0025589C" w:rsidRDefault="00257F74" w:rsidP="00C34C28">
      <w:r w:rsidRPr="00F22259">
        <w:t xml:space="preserve">Another interesting approach </w:t>
      </w:r>
      <w:r w:rsidR="00F35683">
        <w:t>to</w:t>
      </w:r>
      <w:r w:rsidR="00F35683" w:rsidRPr="00F22259">
        <w:t xml:space="preserve"> </w:t>
      </w:r>
      <w:r w:rsidRPr="00F22259">
        <w:t xml:space="preserve">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2000C18F" w:rsidR="00096E8A" w:rsidRPr="0025589C" w:rsidRDefault="00833635" w:rsidP="00C34C28">
      <w:r w:rsidRPr="0025589C">
        <w:lastRenderedPageBreak/>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8"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successfully used 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F80842">
        <w:t>could</w:t>
      </w:r>
      <w:r w:rsidR="00F80842" w:rsidRPr="0025589C">
        <w:t xml:space="preserve"> </w:t>
      </w:r>
      <w:r w:rsidRPr="0025589C">
        <w:t>be added by the community to extend its utility.</w:t>
      </w:r>
    </w:p>
    <w:p w14:paraId="24785C74" w14:textId="77777777" w:rsidR="007A7F01" w:rsidRPr="0025589C" w:rsidRDefault="007A7F01" w:rsidP="00C34C28">
      <w:pPr>
        <w:pStyle w:val="Heading2"/>
        <w:spacing w:line="360" w:lineRule="auto"/>
        <w:ind w:firstLine="284"/>
      </w:pPr>
      <w:r w:rsidRPr="0025589C">
        <w:t>Conclusions</w:t>
      </w:r>
    </w:p>
    <w:p w14:paraId="0ED019BF" w14:textId="52454734" w:rsidR="007942A2" w:rsidRPr="0025589C" w:rsidRDefault="007A7F01" w:rsidP="00C34C28">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7" w:name="_Ref439853427"/>
    </w:p>
    <w:p w14:paraId="605BF98C" w14:textId="77777777" w:rsidR="00643E5F" w:rsidRDefault="00643E5F" w:rsidP="00C34C28">
      <w:pPr>
        <w:spacing w:after="200"/>
        <w:rPr>
          <w:rFonts w:eastAsiaTheme="majorEastAsia"/>
          <w:b/>
          <w:bCs/>
          <w:kern w:val="32"/>
          <w:sz w:val="28"/>
          <w:szCs w:val="28"/>
        </w:rPr>
      </w:pPr>
      <w:bookmarkStart w:id="18" w:name="_Ref455590789"/>
      <w:r>
        <w:br w:type="page"/>
      </w:r>
    </w:p>
    <w:p w14:paraId="607869F5" w14:textId="70895A59" w:rsidR="007A7F01" w:rsidRPr="0025589C" w:rsidRDefault="007A7F01" w:rsidP="00C34C28">
      <w:pPr>
        <w:pStyle w:val="Heading1"/>
        <w:spacing w:line="360" w:lineRule="auto"/>
        <w:ind w:firstLine="284"/>
      </w:pPr>
      <w:bookmarkStart w:id="19" w:name="_Ref529956456"/>
      <w:r w:rsidRPr="0025589C">
        <w:lastRenderedPageBreak/>
        <w:t>Materials and Methods</w:t>
      </w:r>
      <w:bookmarkEnd w:id="17"/>
      <w:bookmarkEnd w:id="18"/>
      <w:bookmarkEnd w:id="19"/>
    </w:p>
    <w:p w14:paraId="6840A7B2" w14:textId="7318645B"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181C68">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r w:rsidR="00862800" w:rsidRPr="00634C42">
        <w:rPr>
          <w:i/>
          <w:iCs/>
        </w:rPr>
        <w:t>lacI</w:t>
      </w:r>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685D757" w14:textId="70977783"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r w:rsidR="00862800">
        <w:t xml:space="preserve"> </w:t>
      </w:r>
      <w:r w:rsidR="002347EB">
        <w:rPr>
          <w:i/>
          <w:iCs/>
        </w:rPr>
        <w:t>LacI experiments</w:t>
      </w:r>
      <w:r w:rsidR="002347EB" w:rsidRPr="002347EB">
        <w:rPr>
          <w:i/>
          <w:iCs/>
        </w:rPr>
        <w:t xml:space="preserve">: </w:t>
      </w:r>
      <w:r w:rsidR="00862800" w:rsidRPr="00634C42">
        <w:t xml:space="preserve">Experiments with </w:t>
      </w:r>
      <w:r w:rsidR="00862800" w:rsidRPr="00634C42">
        <w:rPr>
          <w:i/>
          <w:iCs/>
        </w:rPr>
        <w:t>lacI</w:t>
      </w:r>
      <w:r w:rsidR="00862800" w:rsidRPr="00634C42">
        <w:t xml:space="preserve"> strains were performed in DM (</w:t>
      </w:r>
      <w:r w:rsidR="00862800" w:rsidRPr="00634C42">
        <w:rPr>
          <w:rFonts w:ascii="Courier New" w:hAnsi="Courier New" w:cs="Courier New"/>
        </w:rPr>
        <w:t>﻿</w:t>
      </w:r>
      <w:r w:rsidR="00862800" w:rsidRPr="00634C42">
        <w:t>Davis</w:t>
      </w:r>
      <w:r w:rsidR="00670449">
        <w:t>-Mingioli</w:t>
      </w:r>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670449">
        <w:t>)</w:t>
      </w:r>
      <w:r w:rsidR="00862800" w:rsidRPr="00634C42">
        <w:t>.</w:t>
      </w:r>
    </w:p>
    <w:p w14:paraId="57A2D755" w14:textId="6732BFBB"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1D2BB099" w14:textId="0373637F"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0229375" w14:textId="7CBCAB44"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397FB9FC" w14:textId="405A578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7514CF61" w14:textId="474E0E1B"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47D2F4C6" w14:textId="2F03FB40"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w:t>
      </w:r>
      <w:commentRangeStart w:id="20"/>
      <w:r w:rsidRPr="0025589C">
        <w:t>(50)</w:t>
      </w:r>
      <w:commentRangeEnd w:id="20"/>
      <w:r w:rsidR="00894586">
        <w:rPr>
          <w:rStyle w:val="CommentReference"/>
        </w:rPr>
        <w:commentReference w:id="20"/>
      </w:r>
      <w:r w:rsidRPr="0025589C">
        <w:t>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lastRenderedPageBreak/>
        <w:t xml:space="preserve">561nm/615(20)nm dsRed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L</w:t>
      </w:r>
      <w:r w:rsidR="002347EB" w:rsidRPr="00634C42">
        <w:rPr>
          <w:i/>
          <w:iCs/>
        </w:rPr>
        <w:t xml:space="preserve">acI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glycerol by transferring 1 μL into 1 mL of said growth media and incubat</w:t>
      </w:r>
      <w:r w:rsidR="00B25AD9">
        <w:t>ing</w:t>
      </w:r>
      <w:r w:rsidR="00862800" w:rsidRPr="00634C42">
        <w:t xml:space="preserve"> for 24 hours. </w:t>
      </w:r>
      <w:r w:rsidR="00B25AD9">
        <w:t>T</w:t>
      </w:r>
      <w:r w:rsidR="00862800" w:rsidRPr="00634C42">
        <w:t xml:space="preserve">he next day, 2 μL of the preconditioned culture was transferred into </w:t>
      </w:r>
      <w:commentRangeStart w:id="21"/>
      <w:r w:rsidR="00862800" w:rsidRPr="00634C42">
        <w:t>89</w:t>
      </w:r>
      <w:commentRangeEnd w:id="21"/>
      <w:r w:rsidR="00B25AD9">
        <w:rPr>
          <w:rStyle w:val="CommentReference"/>
        </w:rPr>
        <w:commentReference w:id="21"/>
      </w:r>
      <w:r w:rsidR="00862800" w:rsidRPr="00634C42">
        <w:t xml:space="preserve"> μL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VersaMax) at 37°C until cells reached stationary phase. OD</w:t>
      </w:r>
      <w:r w:rsidR="00862800" w:rsidRPr="00634C42">
        <w:rPr>
          <w:vertAlign w:val="subscript"/>
        </w:rPr>
        <w:t>450</w:t>
      </w:r>
      <w:r w:rsidR="00862800" w:rsidRPr="00634C42">
        <w:t xml:space="preserve"> readings were taken every 5 minutes.</w:t>
      </w:r>
    </w:p>
    <w:p w14:paraId="28754787" w14:textId="44E57171"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Sciki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and SymPy</w:t>
      </w:r>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r w:rsidR="002347EB">
        <w:rPr>
          <w:i/>
          <w:iCs/>
        </w:rPr>
        <w:t xml:space="preserve">LacI experiments: </w:t>
      </w:r>
      <w:r w:rsidR="00F51414">
        <w:t xml:space="preserve">Growth curves of the </w:t>
      </w:r>
      <w:r w:rsidR="00F51414">
        <w:rPr>
          <w:i/>
          <w:iCs/>
        </w:rPr>
        <w:t>lacI</w:t>
      </w:r>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645BC11" w14:textId="1A59FA22"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w:t>
      </w:r>
      <w:r w:rsidR="00327F6F">
        <w:t>s</w:t>
      </w:r>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702BEBAE" w:rsidR="003616D0" w:rsidRPr="0025589C" w:rsidRDefault="003616D0" w:rsidP="00C34C28">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r w:rsidR="004E2D88">
        <w:rPr>
          <w:i/>
          <w:iCs/>
        </w:rPr>
        <w:t>LacI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eqs.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 xml:space="preserve">. </w:t>
      </w:r>
    </w:p>
    <w:p w14:paraId="51B3EBBD" w14:textId="75F846BC"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w:t>
      </w:r>
      <w:r w:rsidRPr="00876E70">
        <w:lastRenderedPageBreak/>
        <w:t xml:space="preserve">data </w:t>
      </w:r>
      <w:r w:rsidRPr="00876E70">
        <w:rPr>
          <w:i/>
          <w:iCs/>
        </w:rPr>
        <w:t>N(t)</w:t>
      </w:r>
      <w:r w:rsidR="00B313D1" w:rsidRPr="00876E70">
        <w:t>.</w:t>
      </w:r>
      <w:r w:rsidRPr="00876E70">
        <w:t xml:space="preserve"> </w:t>
      </w:r>
      <w:r w:rsidR="00B313D1" w:rsidRPr="00876E70">
        <w:t>T</w:t>
      </w:r>
      <w:r w:rsidRPr="00876E70">
        <w:t xml:space="preserve">he time of maximum growth rate </w:t>
      </w:r>
      <w:r w:rsidRPr="00876E70">
        <w:rPr>
          <w:i/>
          <w:iCs/>
        </w:rPr>
        <w:t>t</w:t>
      </w:r>
      <w:r w:rsidRPr="00876E70">
        <w:rPr>
          <w:i/>
          <w:iCs/>
          <w:vertAlign w:val="subscript"/>
        </w:rPr>
        <w:t>max</w:t>
      </w:r>
      <w:r w:rsidRPr="00876E70">
        <w:t xml:space="preserve"> is found by differentiating the fitted polynomial and 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r w:rsidRPr="00876E70">
        <w:rPr>
          <w:i/>
          <w:iCs/>
        </w:rPr>
        <w:t>b+at</w:t>
      </w:r>
      <w:r w:rsidRPr="00876E70" w:rsidDel="00A44F58">
        <w:t xml:space="preserve"> </w:t>
      </w:r>
      <w:r w:rsidRPr="00876E70">
        <w:t>describe</w:t>
      </w:r>
      <w:r w:rsidR="00B313D1" w:rsidRPr="00876E70">
        <w:t>s</w:t>
      </w:r>
      <w:r w:rsidRPr="00876E70">
        <w:t xml:space="preserve">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7D20934A" w:rsidR="005327AF" w:rsidRDefault="005327AF">
      <w:r>
        <w:rPr>
          <w:b/>
          <w:bCs/>
        </w:rPr>
        <w:t>Fitting competition models.</w:t>
      </w:r>
      <w:r>
        <w:t xml:space="preserve"> To fit competition models</w:t>
      </w:r>
      <w:r w:rsidR="00A8110B">
        <w:t xml:space="preserve"> (eq</w:t>
      </w:r>
      <w:r w:rsidR="00327F6F">
        <w:t>s</w:t>
      </w:r>
      <w:r w:rsidR="00A8110B">
        <w:t>.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eq</w:t>
      </w:r>
      <w:r w:rsidR="00327F6F">
        <w:t>s</w:t>
      </w:r>
      <w:r w:rsidR="00A8110B">
        <w:t>. 3</w:t>
      </w:r>
      <w:r>
        <w:t xml:space="preserve"> with SciPy’s </w:t>
      </w:r>
      <w:r>
        <w:rPr>
          <w:i/>
          <w:iCs/>
        </w:rPr>
        <w:t>odeint</w:t>
      </w:r>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r w:rsidR="00871F93">
        <w:rPr>
          <w:i/>
          <w:iCs/>
        </w:rPr>
        <w:t xml:space="preserve">LacI experiments: </w:t>
      </w:r>
      <w:r w:rsidR="00871F93">
        <w:t xml:space="preserve">th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871F93">
        <w:t xml:space="preserve"> and were not estimated from mixed growth</w:t>
      </w:r>
      <w:r w:rsidR="00976E57">
        <w:t>, as the purpose was to predict growth in mixed culture without performing mixed culture experiments.</w:t>
      </w:r>
      <w:r w:rsidR="00D2060D">
        <w:t xml:space="preserve"> </w:t>
      </w:r>
    </w:p>
    <w:p w14:paraId="4B1A29B2" w14:textId="5EDDD4F2" w:rsidR="00871F93" w:rsidRPr="001C0C2F" w:rsidRDefault="00871F93">
      <w:r w:rsidRPr="00634C42">
        <w:rPr>
          <w:b/>
          <w:bCs/>
        </w:rPr>
        <w:t xml:space="preserve">Estimating </w:t>
      </w:r>
      <w:r>
        <w:rPr>
          <w:b/>
          <w:bCs/>
        </w:rPr>
        <w:t xml:space="preserve">relative fitness. </w:t>
      </w:r>
      <w:r w:rsidRPr="00634C42">
        <w:rPr>
          <w:i/>
          <w:iCs/>
        </w:rPr>
        <w:t>LacI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BE7CE4"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5E1911DA" w14:textId="77777777" w:rsidR="00871F93" w:rsidRPr="00634C42" w:rsidRDefault="00871F93">
      <w:pPr>
        <w:rPr>
          <w:i/>
          <w:iCs/>
        </w:rPr>
      </w:pPr>
    </w:p>
    <w:p w14:paraId="4E374857" w14:textId="7EB88DE4" w:rsidR="00D121CE" w:rsidRPr="0025589C" w:rsidRDefault="00D121CE" w:rsidP="00C34C28">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9" w:history="1">
        <w:r w:rsidR="00ED4128" w:rsidRPr="0025589C">
          <w:rPr>
            <w:rStyle w:val="Hyperlink"/>
          </w:rPr>
          <w:t>https://figshare.com/s/b08c6b975779e03ec48e</w:t>
        </w:r>
      </w:hyperlink>
      <w:r w:rsidR="00ED4128" w:rsidRPr="0025589C">
        <w:t>).</w:t>
      </w:r>
      <w:r w:rsidR="00871F93">
        <w:t xml:space="preserve"> </w:t>
      </w:r>
      <w:r w:rsidR="00AC1064">
        <w:rPr>
          <w:i/>
          <w:iCs/>
          <w:highlight w:val="red"/>
        </w:rPr>
        <w:t>lacI data?</w:t>
      </w:r>
    </w:p>
    <w:p w14:paraId="733B6A17" w14:textId="77777777" w:rsidR="007A7F01" w:rsidRPr="0025589C" w:rsidRDefault="007A7F01" w:rsidP="00C34C28">
      <w:r w:rsidRPr="0025589C">
        <w:rPr>
          <w:b/>
          <w:bCs/>
        </w:rPr>
        <w:t>Code availability</w:t>
      </w:r>
      <w:r w:rsidRPr="0025589C">
        <w:t xml:space="preserve">. Source code will be available upon publication at </w:t>
      </w:r>
      <w:hyperlink r:id="rId20" w:history="1">
        <w:r w:rsidRPr="0025589C">
          <w:rPr>
            <w:rStyle w:val="Hyperlink"/>
          </w:rPr>
          <w:t>https://github.com/yoavram/curveball</w:t>
        </w:r>
      </w:hyperlink>
      <w:r w:rsidRPr="0025589C">
        <w:t xml:space="preserve"> ; an installation guide, tutorial, and documentation will be available upon publication at </w:t>
      </w:r>
      <w:hyperlink r:id="rId21"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2" w:history="1">
        <w:r w:rsidRPr="0025589C">
          <w:rPr>
            <w:rStyle w:val="Hyperlink"/>
          </w:rPr>
          <w:t>https://curveball.netlify.com</w:t>
        </w:r>
      </w:hyperlink>
      <w:r w:rsidRPr="0025589C">
        <w:t xml:space="preserve"> (password: </w:t>
      </w:r>
      <w:r w:rsidRPr="0025589C">
        <w:rPr>
          <w:i/>
          <w:iCs/>
        </w:rPr>
        <w:t>dh5alpha</w:t>
      </w:r>
      <w:r w:rsidRPr="0025589C">
        <w:t>).</w:t>
      </w:r>
    </w:p>
    <w:p w14:paraId="4B214407" w14:textId="46297C89"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36728F" w:rsidRPr="00871F93">
        <w:rPr>
          <w:highlight w:val="red"/>
        </w:rPr>
        <w:t>5</w:t>
      </w:r>
      <w:r w:rsidRPr="00634C42">
        <w:t xml:space="preserve"> were produced using a Jupyter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3"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4" w:history="1">
        <w:r w:rsidRPr="00634C42">
          <w:rPr>
            <w:rStyle w:val="Hyperlink"/>
          </w:rPr>
          <w:t>https://dl.dropboxusercontent.com/u/1578682/supp.ipynb</w:t>
        </w:r>
      </w:hyperlink>
      <w:r w:rsidRPr="00634C42">
        <w:t>.</w:t>
      </w:r>
    </w:p>
    <w:p w14:paraId="3DF0B46C" w14:textId="77777777" w:rsidR="00560BED" w:rsidRDefault="00560BED" w:rsidP="00C34C28">
      <w:pPr>
        <w:spacing w:after="200"/>
        <w:rPr>
          <w:rFonts w:eastAsiaTheme="majorEastAsia"/>
          <w:b/>
          <w:bCs/>
          <w:kern w:val="32"/>
          <w:sz w:val="28"/>
          <w:szCs w:val="28"/>
        </w:rPr>
      </w:pPr>
      <w:r>
        <w:br w:type="page"/>
      </w:r>
    </w:p>
    <w:p w14:paraId="563B9B5B" w14:textId="4CD90DBC" w:rsidR="007A7F01" w:rsidRPr="0025589C" w:rsidRDefault="007A7F01" w:rsidP="00C34C28">
      <w:pPr>
        <w:pStyle w:val="Heading1"/>
        <w:spacing w:line="360" w:lineRule="auto"/>
        <w:ind w:firstLine="284"/>
      </w:pPr>
      <w:r w:rsidRPr="0025589C">
        <w:lastRenderedPageBreak/>
        <w:t>Acknowledgments</w:t>
      </w:r>
    </w:p>
    <w:p w14:paraId="3E4C7E66" w14:textId="34988D33" w:rsidR="007942A2" w:rsidRDefault="007A7F01" w:rsidP="00C34C28">
      <w:pPr>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35A719B2" w14:textId="582DC614"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75B73F83" w14:textId="6D3E87B9" w:rsidR="00750BAE" w:rsidRPr="0025589C" w:rsidRDefault="00750BAE" w:rsidP="00C34C28">
      <w:pPr>
        <w:pStyle w:val="Heading1"/>
        <w:spacing w:line="360" w:lineRule="auto"/>
        <w:ind w:firstLine="284"/>
      </w:pPr>
      <w:r w:rsidRPr="0025589C">
        <w:t>References</w:t>
      </w:r>
    </w:p>
    <w:p w14:paraId="30453911" w14:textId="5B1B3615" w:rsidR="00181C68" w:rsidRPr="00181C68" w:rsidRDefault="00750BAE" w:rsidP="00181C68">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181C68" w:rsidRPr="00181C68">
        <w:rPr>
          <w:rFonts w:ascii="Times New Roman" w:hAnsi="Times New Roman" w:cs="Times New Roman"/>
          <w:noProof/>
        </w:rPr>
        <w:t xml:space="preserve">1. </w:t>
      </w:r>
      <w:r w:rsidR="00181C68" w:rsidRPr="00181C68">
        <w:rPr>
          <w:rFonts w:ascii="Times New Roman" w:hAnsi="Times New Roman" w:cs="Times New Roman"/>
          <w:noProof/>
        </w:rPr>
        <w:tab/>
        <w:t xml:space="preserve">Chevin L-M (2011) On measuring selection in experimental evolution. </w:t>
      </w:r>
      <w:r w:rsidR="00181C68" w:rsidRPr="00181C68">
        <w:rPr>
          <w:rFonts w:ascii="Times New Roman" w:hAnsi="Times New Roman" w:cs="Times New Roman"/>
          <w:i/>
          <w:iCs/>
          <w:noProof/>
        </w:rPr>
        <w:t>Biol Lett</w:t>
      </w:r>
      <w:r w:rsidR="00181C68" w:rsidRPr="00181C68">
        <w:rPr>
          <w:rFonts w:ascii="Times New Roman" w:hAnsi="Times New Roman" w:cs="Times New Roman"/>
          <w:noProof/>
        </w:rPr>
        <w:t xml:space="preserve"> 7(2):210–3.</w:t>
      </w:r>
    </w:p>
    <w:p w14:paraId="6AAB162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 </w:t>
      </w:r>
      <w:r w:rsidRPr="00181C68">
        <w:rPr>
          <w:rFonts w:ascii="Times New Roman" w:hAnsi="Times New Roman" w:cs="Times New Roman"/>
          <w:noProof/>
        </w:rPr>
        <w:tab/>
        <w:t>Gallet R, Cooper TF, Elena SF, Lenormand T (2012) Measuring selection coefficients below 10</w:t>
      </w:r>
      <w:r w:rsidRPr="00181C68">
        <w:rPr>
          <w:rFonts w:ascii="Times New Roman" w:hAnsi="Times New Roman" w:cs="Times New Roman"/>
          <w:noProof/>
          <w:vertAlign w:val="superscript"/>
        </w:rPr>
        <w:t>-3</w:t>
      </w:r>
      <w:r w:rsidRPr="00181C68">
        <w:rPr>
          <w:rFonts w:ascii="Times New Roman" w:hAnsi="Times New Roman" w:cs="Times New Roman"/>
          <w:noProof/>
        </w:rPr>
        <w:t xml:space="preserve">: method, questions, and prospects. </w:t>
      </w:r>
      <w:r w:rsidRPr="00181C68">
        <w:rPr>
          <w:rFonts w:ascii="Times New Roman" w:hAnsi="Times New Roman" w:cs="Times New Roman"/>
          <w:i/>
          <w:iCs/>
          <w:noProof/>
        </w:rPr>
        <w:t>Genetics</w:t>
      </w:r>
      <w:r w:rsidRPr="00181C68">
        <w:rPr>
          <w:rFonts w:ascii="Times New Roman" w:hAnsi="Times New Roman" w:cs="Times New Roman"/>
          <w:noProof/>
        </w:rPr>
        <w:t xml:space="preserve"> 190(1):175–86.</w:t>
      </w:r>
    </w:p>
    <w:p w14:paraId="407D6288"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 </w:t>
      </w:r>
      <w:r w:rsidRPr="00181C68">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181C68">
        <w:rPr>
          <w:rFonts w:ascii="Times New Roman" w:hAnsi="Times New Roman" w:cs="Times New Roman"/>
          <w:i/>
          <w:iCs/>
          <w:noProof/>
        </w:rPr>
        <w:t>PLoS One</w:t>
      </w:r>
      <w:r w:rsidRPr="00181C68">
        <w:rPr>
          <w:rFonts w:ascii="Times New Roman" w:hAnsi="Times New Roman" w:cs="Times New Roman"/>
          <w:noProof/>
        </w:rPr>
        <w:t xml:space="preserve"> 10(6):e0126915.</w:t>
      </w:r>
    </w:p>
    <w:p w14:paraId="2539D42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 </w:t>
      </w:r>
      <w:r w:rsidRPr="00181C68">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181C68">
        <w:rPr>
          <w:rFonts w:ascii="Times New Roman" w:hAnsi="Times New Roman" w:cs="Times New Roman"/>
          <w:i/>
          <w:iCs/>
          <w:noProof/>
        </w:rPr>
        <w:t>Mol Biol Evol</w:t>
      </w:r>
      <w:r w:rsidRPr="00181C68">
        <w:rPr>
          <w:rFonts w:ascii="Times New Roman" w:hAnsi="Times New Roman" w:cs="Times New Roman"/>
          <w:noProof/>
        </w:rPr>
        <w:t xml:space="preserve"> 32(10):2675–2680.</w:t>
      </w:r>
    </w:p>
    <w:p w14:paraId="368B858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5. </w:t>
      </w:r>
      <w:r w:rsidRPr="00181C68">
        <w:rPr>
          <w:rFonts w:ascii="Times New Roman" w:hAnsi="Times New Roman" w:cs="Times New Roman"/>
          <w:noProof/>
        </w:rPr>
        <w:tab/>
        <w:t xml:space="preserve">Hall BG, Acar H, Nandipati A, Barlow M (2014) Growth rates made easy. </w:t>
      </w:r>
      <w:r w:rsidRPr="00181C68">
        <w:rPr>
          <w:rFonts w:ascii="Times New Roman" w:hAnsi="Times New Roman" w:cs="Times New Roman"/>
          <w:i/>
          <w:iCs/>
          <w:noProof/>
        </w:rPr>
        <w:t>Mol Biol Evol</w:t>
      </w:r>
      <w:r w:rsidRPr="00181C68">
        <w:rPr>
          <w:rFonts w:ascii="Times New Roman" w:hAnsi="Times New Roman" w:cs="Times New Roman"/>
          <w:noProof/>
        </w:rPr>
        <w:t xml:space="preserve"> 31(1):232–238.</w:t>
      </w:r>
    </w:p>
    <w:p w14:paraId="218D49F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6. </w:t>
      </w:r>
      <w:r w:rsidRPr="00181C68">
        <w:rPr>
          <w:rFonts w:ascii="Times New Roman" w:hAnsi="Times New Roman" w:cs="Times New Roman"/>
          <w:noProof/>
        </w:rPr>
        <w:tab/>
        <w:t xml:space="preserve">Crow JF, Kimura M (1970) </w:t>
      </w:r>
      <w:r w:rsidRPr="00181C68">
        <w:rPr>
          <w:rFonts w:ascii="Times New Roman" w:hAnsi="Times New Roman" w:cs="Times New Roman"/>
          <w:i/>
          <w:iCs/>
          <w:noProof/>
        </w:rPr>
        <w:t>An introduction to population genetics theory</w:t>
      </w:r>
      <w:r w:rsidRPr="00181C68">
        <w:rPr>
          <w:rFonts w:ascii="Times New Roman" w:hAnsi="Times New Roman" w:cs="Times New Roman"/>
          <w:noProof/>
        </w:rPr>
        <w:t xml:space="preserve"> (Burgess Pub. Co., Minneapolis).</w:t>
      </w:r>
    </w:p>
    <w:p w14:paraId="445BEAC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7. </w:t>
      </w:r>
      <w:r w:rsidRPr="00181C68">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181C68">
        <w:rPr>
          <w:rFonts w:ascii="Times New Roman" w:hAnsi="Times New Roman" w:cs="Times New Roman"/>
          <w:i/>
          <w:iCs/>
          <w:noProof/>
        </w:rPr>
        <w:t>Am Nat</w:t>
      </w:r>
      <w:r w:rsidRPr="00181C68">
        <w:rPr>
          <w:rFonts w:ascii="Times New Roman" w:hAnsi="Times New Roman" w:cs="Times New Roman"/>
          <w:noProof/>
        </w:rPr>
        <w:t xml:space="preserve"> 138(6):1315.</w:t>
      </w:r>
    </w:p>
    <w:p w14:paraId="154B219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8. </w:t>
      </w:r>
      <w:r w:rsidRPr="00181C68">
        <w:rPr>
          <w:rFonts w:ascii="Times New Roman" w:hAnsi="Times New Roman" w:cs="Times New Roman"/>
          <w:noProof/>
        </w:rPr>
        <w:tab/>
        <w:t xml:space="preserve">Wahl LM, Zhu AD (2015) Survival probability of beneficial mutations in bacterial batch culture. </w:t>
      </w:r>
      <w:r w:rsidRPr="00181C68">
        <w:rPr>
          <w:rFonts w:ascii="Times New Roman" w:hAnsi="Times New Roman" w:cs="Times New Roman"/>
          <w:i/>
          <w:iCs/>
          <w:noProof/>
        </w:rPr>
        <w:t>Genetics</w:t>
      </w:r>
      <w:r w:rsidRPr="00181C68">
        <w:rPr>
          <w:rFonts w:ascii="Times New Roman" w:hAnsi="Times New Roman" w:cs="Times New Roman"/>
          <w:noProof/>
        </w:rPr>
        <w:t xml:space="preserve"> 200(1):309–20.</w:t>
      </w:r>
    </w:p>
    <w:p w14:paraId="7E54B8B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9. </w:t>
      </w:r>
      <w:r w:rsidRPr="00181C68">
        <w:rPr>
          <w:rFonts w:ascii="Times New Roman" w:hAnsi="Times New Roman" w:cs="Times New Roman"/>
          <w:noProof/>
        </w:rPr>
        <w:tab/>
        <w:t xml:space="preserve">Wiser MJ, Lenski RE (2015) A Comparison of Methods to Measure Fitness in </w:t>
      </w:r>
      <w:r w:rsidRPr="00181C68">
        <w:rPr>
          <w:rFonts w:ascii="Times New Roman" w:hAnsi="Times New Roman" w:cs="Times New Roman"/>
          <w:i/>
          <w:iCs/>
          <w:noProof/>
        </w:rPr>
        <w:t>Escherichia coli</w:t>
      </w:r>
      <w:r w:rsidRPr="00181C68">
        <w:rPr>
          <w:rFonts w:ascii="Times New Roman" w:hAnsi="Times New Roman" w:cs="Times New Roman"/>
          <w:noProof/>
        </w:rPr>
        <w:t xml:space="preserve">. </w:t>
      </w:r>
      <w:r w:rsidRPr="00181C68">
        <w:rPr>
          <w:rFonts w:ascii="Times New Roman" w:hAnsi="Times New Roman" w:cs="Times New Roman"/>
          <w:i/>
          <w:iCs/>
          <w:noProof/>
        </w:rPr>
        <w:t>PLoS One</w:t>
      </w:r>
      <w:r w:rsidRPr="00181C68">
        <w:rPr>
          <w:rFonts w:ascii="Times New Roman" w:hAnsi="Times New Roman" w:cs="Times New Roman"/>
          <w:noProof/>
        </w:rPr>
        <w:t xml:space="preserve"> 10(5):e0126210.</w:t>
      </w:r>
    </w:p>
    <w:p w14:paraId="133FC91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0. </w:t>
      </w:r>
      <w:r w:rsidRPr="00181C68">
        <w:rPr>
          <w:rFonts w:ascii="Times New Roman" w:hAnsi="Times New Roman" w:cs="Times New Roman"/>
          <w:noProof/>
        </w:rPr>
        <w:tab/>
        <w:t xml:space="preserve">Bank C, Hietpas RT, Wong A, Bolon DNA, Jensen JD (2014) A Bayesian MCMC Approach </w:t>
      </w:r>
      <w:r w:rsidRPr="00181C68">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181C68">
        <w:rPr>
          <w:rFonts w:ascii="Times New Roman" w:hAnsi="Times New Roman" w:cs="Times New Roman"/>
          <w:i/>
          <w:iCs/>
          <w:noProof/>
        </w:rPr>
        <w:t>Genetics</w:t>
      </w:r>
      <w:r w:rsidRPr="00181C68">
        <w:rPr>
          <w:rFonts w:ascii="Times New Roman" w:hAnsi="Times New Roman" w:cs="Times New Roman"/>
          <w:noProof/>
        </w:rPr>
        <w:t xml:space="preserve"> 196(3):1–35.</w:t>
      </w:r>
    </w:p>
    <w:p w14:paraId="1111FAE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1. </w:t>
      </w:r>
      <w:r w:rsidRPr="00181C68">
        <w:rPr>
          <w:rFonts w:ascii="Times New Roman" w:hAnsi="Times New Roman" w:cs="Times New Roman"/>
          <w:noProof/>
        </w:rPr>
        <w:tab/>
        <w:t xml:space="preserve">Levy SF, et al. (2015) Quantitative evolutionary dynamics using high-resolution lineage tracking. </w:t>
      </w:r>
      <w:r w:rsidRPr="00181C68">
        <w:rPr>
          <w:rFonts w:ascii="Times New Roman" w:hAnsi="Times New Roman" w:cs="Times New Roman"/>
          <w:i/>
          <w:iCs/>
          <w:noProof/>
        </w:rPr>
        <w:t>Nature</w:t>
      </w:r>
      <w:r w:rsidRPr="00181C68">
        <w:rPr>
          <w:rFonts w:ascii="Times New Roman" w:hAnsi="Times New Roman" w:cs="Times New Roman"/>
          <w:noProof/>
        </w:rPr>
        <w:t xml:space="preserve"> 519(7542):181–186.</w:t>
      </w:r>
    </w:p>
    <w:p w14:paraId="79D251D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2. </w:t>
      </w:r>
      <w:r w:rsidRPr="00181C68">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181C68">
        <w:rPr>
          <w:rFonts w:ascii="Times New Roman" w:hAnsi="Times New Roman" w:cs="Times New Roman"/>
          <w:i/>
          <w:iCs/>
          <w:noProof/>
        </w:rPr>
        <w:t>Am Nat</w:t>
      </w:r>
      <w:r w:rsidRPr="00181C68">
        <w:rPr>
          <w:rFonts w:ascii="Times New Roman" w:hAnsi="Times New Roman" w:cs="Times New Roman"/>
          <w:noProof/>
        </w:rPr>
        <w:t xml:space="preserve"> 144(3):432–456.</w:t>
      </w:r>
    </w:p>
    <w:p w14:paraId="1499B51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3. </w:t>
      </w:r>
      <w:r w:rsidRPr="00181C68">
        <w:rPr>
          <w:rFonts w:ascii="Times New Roman" w:hAnsi="Times New Roman" w:cs="Times New Roman"/>
          <w:noProof/>
        </w:rPr>
        <w:tab/>
        <w:t xml:space="preserve">Li Y, et al. (2018) Hidden Complexity of Yeast Adaptation under Simple Evolutionary Conditions. </w:t>
      </w:r>
      <w:r w:rsidRPr="00181C68">
        <w:rPr>
          <w:rFonts w:ascii="Times New Roman" w:hAnsi="Times New Roman" w:cs="Times New Roman"/>
          <w:i/>
          <w:iCs/>
          <w:noProof/>
        </w:rPr>
        <w:t>Curr Biol</w:t>
      </w:r>
      <w:r w:rsidRPr="00181C68">
        <w:rPr>
          <w:rFonts w:ascii="Times New Roman" w:hAnsi="Times New Roman" w:cs="Times New Roman"/>
          <w:noProof/>
        </w:rPr>
        <w:t xml:space="preserve"> 28(4):515–525.e6.</w:t>
      </w:r>
    </w:p>
    <w:p w14:paraId="67C4F81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4. </w:t>
      </w:r>
      <w:r w:rsidRPr="00181C68">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181C68">
        <w:rPr>
          <w:rFonts w:ascii="Times New Roman" w:hAnsi="Times New Roman" w:cs="Times New Roman"/>
          <w:i/>
          <w:iCs/>
          <w:noProof/>
        </w:rPr>
        <w:t>BMC Evol Biol</w:t>
      </w:r>
      <w:r w:rsidRPr="00181C68">
        <w:rPr>
          <w:rFonts w:ascii="Times New Roman" w:hAnsi="Times New Roman" w:cs="Times New Roman"/>
          <w:noProof/>
        </w:rPr>
        <w:t xml:space="preserve"> 10(1). doi:10.1186/1471-2148-10-11.</w:t>
      </w:r>
    </w:p>
    <w:p w14:paraId="0A6D6D4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5. </w:t>
      </w:r>
      <w:r w:rsidRPr="00181C68">
        <w:rPr>
          <w:rFonts w:ascii="Times New Roman" w:hAnsi="Times New Roman" w:cs="Times New Roman"/>
          <w:noProof/>
        </w:rPr>
        <w:tab/>
        <w:t xml:space="preserve">Baranyi J, Roberts TA (1994) A dynamic approach to predicting bacterial growth in food. </w:t>
      </w:r>
      <w:r w:rsidRPr="00181C68">
        <w:rPr>
          <w:rFonts w:ascii="Times New Roman" w:hAnsi="Times New Roman" w:cs="Times New Roman"/>
          <w:i/>
          <w:iCs/>
          <w:noProof/>
        </w:rPr>
        <w:t>Int J Food Microbiol</w:t>
      </w:r>
      <w:r w:rsidRPr="00181C68">
        <w:rPr>
          <w:rFonts w:ascii="Times New Roman" w:hAnsi="Times New Roman" w:cs="Times New Roman"/>
          <w:noProof/>
        </w:rPr>
        <w:t xml:space="preserve"> 23:277–294.</w:t>
      </w:r>
    </w:p>
    <w:p w14:paraId="23072DF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6. </w:t>
      </w:r>
      <w:r w:rsidRPr="00181C68">
        <w:rPr>
          <w:rFonts w:ascii="Times New Roman" w:hAnsi="Times New Roman" w:cs="Times New Roman"/>
          <w:noProof/>
        </w:rPr>
        <w:tab/>
        <w:t xml:space="preserve">Williams FM (1967) A model of cell growth dynamics. </w:t>
      </w:r>
      <w:r w:rsidRPr="00181C68">
        <w:rPr>
          <w:rFonts w:ascii="Times New Roman" w:hAnsi="Times New Roman" w:cs="Times New Roman"/>
          <w:i/>
          <w:iCs/>
          <w:noProof/>
        </w:rPr>
        <w:t>J Theor Biol</w:t>
      </w:r>
      <w:r w:rsidRPr="00181C68">
        <w:rPr>
          <w:rFonts w:ascii="Times New Roman" w:hAnsi="Times New Roman" w:cs="Times New Roman"/>
          <w:noProof/>
        </w:rPr>
        <w:t xml:space="preserve"> 15(2):190–207.</w:t>
      </w:r>
    </w:p>
    <w:p w14:paraId="657B346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7. </w:t>
      </w:r>
      <w:r w:rsidRPr="00181C68">
        <w:rPr>
          <w:rFonts w:ascii="Times New Roman" w:hAnsi="Times New Roman" w:cs="Times New Roman"/>
          <w:noProof/>
        </w:rPr>
        <w:tab/>
        <w:t xml:space="preserve">Otto SP, Day T (2007) </w:t>
      </w:r>
      <w:r w:rsidRPr="00181C68">
        <w:rPr>
          <w:rFonts w:ascii="Times New Roman" w:hAnsi="Times New Roman" w:cs="Times New Roman"/>
          <w:i/>
          <w:iCs/>
          <w:noProof/>
        </w:rPr>
        <w:t>A biologist’s guide to mathematical modeling in ecology and evolution</w:t>
      </w:r>
      <w:r w:rsidRPr="00181C68">
        <w:rPr>
          <w:rFonts w:ascii="Times New Roman" w:hAnsi="Times New Roman" w:cs="Times New Roman"/>
          <w:noProof/>
        </w:rPr>
        <w:t xml:space="preserve"> (Princeton University Press).</w:t>
      </w:r>
    </w:p>
    <w:p w14:paraId="4295F47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8. </w:t>
      </w:r>
      <w:r w:rsidRPr="00181C68">
        <w:rPr>
          <w:rFonts w:ascii="Times New Roman" w:hAnsi="Times New Roman" w:cs="Times New Roman"/>
          <w:noProof/>
        </w:rPr>
        <w:tab/>
        <w:t xml:space="preserve">Frumkin I, et al. (2018) Codon usage of highly expressed genes affects proteome-wide translation efficiency.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115(21):E4940–E4949.</w:t>
      </w:r>
    </w:p>
    <w:p w14:paraId="0DD030A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9. </w:t>
      </w:r>
      <w:r w:rsidRPr="00181C68">
        <w:rPr>
          <w:rFonts w:ascii="Times New Roman" w:hAnsi="Times New Roman" w:cs="Times New Roman"/>
          <w:noProof/>
        </w:rPr>
        <w:tab/>
        <w:t xml:space="preserve">Hegreness M, Shoresh N, Hartl DL, Kishony R (2006) An equivalence principle for the incorporation of favorable mutations in asexual populations. </w:t>
      </w:r>
      <w:r w:rsidRPr="00181C68">
        <w:rPr>
          <w:rFonts w:ascii="Times New Roman" w:hAnsi="Times New Roman" w:cs="Times New Roman"/>
          <w:i/>
          <w:iCs/>
          <w:noProof/>
        </w:rPr>
        <w:t>Science (80- )</w:t>
      </w:r>
      <w:r w:rsidRPr="00181C68">
        <w:rPr>
          <w:rFonts w:ascii="Times New Roman" w:hAnsi="Times New Roman" w:cs="Times New Roman"/>
          <w:noProof/>
        </w:rPr>
        <w:t xml:space="preserve"> 311(5767):1615–7.</w:t>
      </w:r>
    </w:p>
    <w:p w14:paraId="06E8469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0. </w:t>
      </w:r>
      <w:r w:rsidRPr="00181C68">
        <w:rPr>
          <w:rFonts w:ascii="Times New Roman" w:hAnsi="Times New Roman" w:cs="Times New Roman"/>
          <w:noProof/>
        </w:rPr>
        <w:tab/>
        <w:t xml:space="preserve">Bell G (2010) Experimental genomics of fitness in yeast. </w:t>
      </w:r>
      <w:r w:rsidRPr="00181C68">
        <w:rPr>
          <w:rFonts w:ascii="Times New Roman" w:hAnsi="Times New Roman" w:cs="Times New Roman"/>
          <w:i/>
          <w:iCs/>
          <w:noProof/>
        </w:rPr>
        <w:t>Proc R Soc B Biol Sci</w:t>
      </w:r>
      <w:r w:rsidRPr="00181C68">
        <w:rPr>
          <w:rFonts w:ascii="Times New Roman" w:hAnsi="Times New Roman" w:cs="Times New Roman"/>
          <w:noProof/>
        </w:rPr>
        <w:t xml:space="preserve"> 277(1687):1459–1467.</w:t>
      </w:r>
    </w:p>
    <w:p w14:paraId="17E8343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1. </w:t>
      </w:r>
      <w:r w:rsidRPr="00181C68">
        <w:rPr>
          <w:rFonts w:ascii="Times New Roman" w:hAnsi="Times New Roman" w:cs="Times New Roman"/>
          <w:noProof/>
        </w:rPr>
        <w:tab/>
        <w:t xml:space="preserve">Sprouffske K, Wagner A (2016) Growthcurver: An R package for obtaining interpretable metrics from microbial growth curves. </w:t>
      </w:r>
      <w:r w:rsidRPr="00181C68">
        <w:rPr>
          <w:rFonts w:ascii="Times New Roman" w:hAnsi="Times New Roman" w:cs="Times New Roman"/>
          <w:i/>
          <w:iCs/>
          <w:noProof/>
        </w:rPr>
        <w:t>BMC Bioinformatics</w:t>
      </w:r>
      <w:r w:rsidRPr="00181C68">
        <w:rPr>
          <w:rFonts w:ascii="Times New Roman" w:hAnsi="Times New Roman" w:cs="Times New Roman"/>
          <w:noProof/>
        </w:rPr>
        <w:t xml:space="preserve"> 17(1):17–20.</w:t>
      </w:r>
    </w:p>
    <w:p w14:paraId="42271DE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2. </w:t>
      </w:r>
      <w:r w:rsidRPr="00181C68">
        <w:rPr>
          <w:rFonts w:ascii="Times New Roman" w:hAnsi="Times New Roman" w:cs="Times New Roman"/>
          <w:noProof/>
        </w:rPr>
        <w:tab/>
        <w:t xml:space="preserve">Van Rossum G, others (2007) Python Programming Language. </w:t>
      </w:r>
      <w:r w:rsidRPr="00181C68">
        <w:rPr>
          <w:rFonts w:ascii="Times New Roman" w:hAnsi="Times New Roman" w:cs="Times New Roman"/>
          <w:i/>
          <w:iCs/>
          <w:noProof/>
        </w:rPr>
        <w:t>USENIX Annual Technical Conference</w:t>
      </w:r>
      <w:r w:rsidRPr="00181C68">
        <w:rPr>
          <w:rFonts w:ascii="Times New Roman" w:hAnsi="Times New Roman" w:cs="Times New Roman"/>
          <w:noProof/>
        </w:rPr>
        <w:t>.</w:t>
      </w:r>
    </w:p>
    <w:p w14:paraId="71B2380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3. </w:t>
      </w:r>
      <w:r w:rsidRPr="00181C68">
        <w:rPr>
          <w:rFonts w:ascii="Times New Roman" w:hAnsi="Times New Roman" w:cs="Times New Roman"/>
          <w:noProof/>
        </w:rPr>
        <w:tab/>
        <w:t xml:space="preserve">Zelcbuch L, et al. (2013) Spanning high-dimensional expression space using ribosome-binding site combinatorics. </w:t>
      </w:r>
      <w:r w:rsidRPr="00181C68">
        <w:rPr>
          <w:rFonts w:ascii="Times New Roman" w:hAnsi="Times New Roman" w:cs="Times New Roman"/>
          <w:i/>
          <w:iCs/>
          <w:noProof/>
        </w:rPr>
        <w:t>Nucleic Acids Res</w:t>
      </w:r>
      <w:r w:rsidRPr="00181C68">
        <w:rPr>
          <w:rFonts w:ascii="Times New Roman" w:hAnsi="Times New Roman" w:cs="Times New Roman"/>
          <w:noProof/>
        </w:rPr>
        <w:t xml:space="preserve"> 41(9):e98–e98.</w:t>
      </w:r>
    </w:p>
    <w:p w14:paraId="5D1C1E9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4. </w:t>
      </w:r>
      <w:r w:rsidRPr="00181C68">
        <w:rPr>
          <w:rFonts w:ascii="Times New Roman" w:hAnsi="Times New Roman" w:cs="Times New Roman"/>
          <w:noProof/>
        </w:rPr>
        <w:tab/>
        <w:t>R Development Core Team (2012) R: A Language and Environment for Statistical Computing.</w:t>
      </w:r>
    </w:p>
    <w:p w14:paraId="1ACF3E2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5. </w:t>
      </w:r>
      <w:r w:rsidRPr="00181C68">
        <w:rPr>
          <w:rFonts w:ascii="Times New Roman" w:hAnsi="Times New Roman" w:cs="Times New Roman"/>
          <w:noProof/>
        </w:rPr>
        <w:tab/>
        <w:t xml:space="preserve">Ge Y, Sealfon SC (2012) flowPeaks: a fast unsupervised clustering for flow cytometry data via K-means and density peak finding. </w:t>
      </w:r>
      <w:r w:rsidRPr="00181C68">
        <w:rPr>
          <w:rFonts w:ascii="Times New Roman" w:hAnsi="Times New Roman" w:cs="Times New Roman"/>
          <w:i/>
          <w:iCs/>
          <w:noProof/>
        </w:rPr>
        <w:t>Bioinformatics</w:t>
      </w:r>
      <w:r w:rsidRPr="00181C68">
        <w:rPr>
          <w:rFonts w:ascii="Times New Roman" w:hAnsi="Times New Roman" w:cs="Times New Roman"/>
          <w:noProof/>
        </w:rPr>
        <w:t xml:space="preserve"> 28(15):2052–2058.</w:t>
      </w:r>
    </w:p>
    <w:p w14:paraId="1B91600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lastRenderedPageBreak/>
        <w:t xml:space="preserve">26. </w:t>
      </w:r>
      <w:r w:rsidRPr="00181C68">
        <w:rPr>
          <w:rFonts w:ascii="Times New Roman" w:hAnsi="Times New Roman" w:cs="Times New Roman"/>
          <w:noProof/>
        </w:rPr>
        <w:tab/>
        <w:t xml:space="preserve">van der Walt S, Colbert SC, Varoquaux G (2011) The NumPy Array: A Structure for Efficient Numerical Computation. </w:t>
      </w:r>
      <w:r w:rsidRPr="00181C68">
        <w:rPr>
          <w:rFonts w:ascii="Times New Roman" w:hAnsi="Times New Roman" w:cs="Times New Roman"/>
          <w:i/>
          <w:iCs/>
          <w:noProof/>
        </w:rPr>
        <w:t>Comput Sci Eng</w:t>
      </w:r>
      <w:r w:rsidRPr="00181C68">
        <w:rPr>
          <w:rFonts w:ascii="Times New Roman" w:hAnsi="Times New Roman" w:cs="Times New Roman"/>
          <w:noProof/>
        </w:rPr>
        <w:t xml:space="preserve"> 13(2):22–30.</w:t>
      </w:r>
    </w:p>
    <w:p w14:paraId="331E976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7. </w:t>
      </w:r>
      <w:r w:rsidRPr="00181C68">
        <w:rPr>
          <w:rFonts w:ascii="Times New Roman" w:hAnsi="Times New Roman" w:cs="Times New Roman"/>
          <w:noProof/>
        </w:rPr>
        <w:tab/>
        <w:t>Jones E, Oliphant T, Peterson P, others (2001) SciPy: Open source scientific tools for Python. Available at: http://www.scipy.org/.</w:t>
      </w:r>
    </w:p>
    <w:p w14:paraId="37A4467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8. </w:t>
      </w:r>
      <w:r w:rsidRPr="00181C68">
        <w:rPr>
          <w:rFonts w:ascii="Times New Roman" w:hAnsi="Times New Roman" w:cs="Times New Roman"/>
          <w:noProof/>
        </w:rPr>
        <w:tab/>
        <w:t xml:space="preserve">Hunter JD (2007) Matplotlib: A 2D Graphics Environment. </w:t>
      </w:r>
      <w:r w:rsidRPr="00181C68">
        <w:rPr>
          <w:rFonts w:ascii="Times New Roman" w:hAnsi="Times New Roman" w:cs="Times New Roman"/>
          <w:i/>
          <w:iCs/>
          <w:noProof/>
        </w:rPr>
        <w:t>Comput Sci Eng</w:t>
      </w:r>
      <w:r w:rsidRPr="00181C68">
        <w:rPr>
          <w:rFonts w:ascii="Times New Roman" w:hAnsi="Times New Roman" w:cs="Times New Roman"/>
          <w:noProof/>
        </w:rPr>
        <w:t xml:space="preserve"> 9(3):90–95.</w:t>
      </w:r>
    </w:p>
    <w:p w14:paraId="342FB4C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9. </w:t>
      </w:r>
      <w:r w:rsidRPr="00181C68">
        <w:rPr>
          <w:rFonts w:ascii="Times New Roman" w:hAnsi="Times New Roman" w:cs="Times New Roman"/>
          <w:noProof/>
        </w:rPr>
        <w:tab/>
        <w:t xml:space="preserve">McKinney W (2010) Data Structures for Statistical Computing in Python. </w:t>
      </w:r>
      <w:r w:rsidRPr="00181C68">
        <w:rPr>
          <w:rFonts w:ascii="Times New Roman" w:hAnsi="Times New Roman" w:cs="Times New Roman"/>
          <w:i/>
          <w:iCs/>
          <w:noProof/>
        </w:rPr>
        <w:t>Proceedings of the 9th Python in Science Conference</w:t>
      </w:r>
      <w:r w:rsidRPr="00181C68">
        <w:rPr>
          <w:rFonts w:ascii="Times New Roman" w:hAnsi="Times New Roman" w:cs="Times New Roman"/>
          <w:noProof/>
        </w:rPr>
        <w:t>, eds van der Walt S, Millman J, pp 51–56.</w:t>
      </w:r>
    </w:p>
    <w:p w14:paraId="2536C13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0. </w:t>
      </w:r>
      <w:r w:rsidRPr="00181C68">
        <w:rPr>
          <w:rFonts w:ascii="Times New Roman" w:hAnsi="Times New Roman" w:cs="Times New Roman"/>
          <w:noProof/>
        </w:rPr>
        <w:tab/>
        <w:t>Waskom M, et al. (2016) seaborn: v0.7.0 (January 2016). doi:10.5281/zenodo.45133.</w:t>
      </w:r>
    </w:p>
    <w:p w14:paraId="409FE23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1. </w:t>
      </w:r>
      <w:r w:rsidRPr="00181C68">
        <w:rPr>
          <w:rFonts w:ascii="Times New Roman" w:hAnsi="Times New Roman" w:cs="Times New Roman"/>
          <w:noProof/>
        </w:rPr>
        <w:tab/>
        <w:t>Newville M, Ingargiola A, Stensitzki T, Allen DB (2014) LMFIT: Non-Linear Least-Square Minimization and Curve-Fitting for Python. doi:10.5281/zenodo.11813.</w:t>
      </w:r>
    </w:p>
    <w:p w14:paraId="50B5C2B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2. </w:t>
      </w:r>
      <w:r w:rsidRPr="00181C68">
        <w:rPr>
          <w:rFonts w:ascii="Times New Roman" w:hAnsi="Times New Roman" w:cs="Times New Roman"/>
          <w:noProof/>
        </w:rPr>
        <w:tab/>
        <w:t xml:space="preserve">Pedregosa F, et al. (2011) Scikit-learn: Machine Learning in Python. </w:t>
      </w:r>
      <w:r w:rsidRPr="00181C68">
        <w:rPr>
          <w:rFonts w:ascii="Times New Roman" w:hAnsi="Times New Roman" w:cs="Times New Roman"/>
          <w:i/>
          <w:iCs/>
          <w:noProof/>
        </w:rPr>
        <w:t>J Mach Learn Res</w:t>
      </w:r>
      <w:r w:rsidRPr="00181C68">
        <w:rPr>
          <w:rFonts w:ascii="Times New Roman" w:hAnsi="Times New Roman" w:cs="Times New Roman"/>
          <w:noProof/>
        </w:rPr>
        <w:t xml:space="preserve"> 12:2825–2830.</w:t>
      </w:r>
    </w:p>
    <w:p w14:paraId="67FB36C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3. </w:t>
      </w:r>
      <w:r w:rsidRPr="00181C68">
        <w:rPr>
          <w:rFonts w:ascii="Times New Roman" w:hAnsi="Times New Roman" w:cs="Times New Roman"/>
          <w:noProof/>
        </w:rPr>
        <w:tab/>
        <w:t>SymPy Development Team (2014) SymPy: Python library for symbolic mathematics.</w:t>
      </w:r>
    </w:p>
    <w:p w14:paraId="2B7048E8"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4. </w:t>
      </w:r>
      <w:r w:rsidRPr="00181C68">
        <w:rPr>
          <w:rFonts w:ascii="Times New Roman" w:hAnsi="Times New Roman" w:cs="Times New Roman"/>
          <w:noProof/>
        </w:rPr>
        <w:tab/>
        <w:t xml:space="preserve">Kass R, Raftery A (1995) Bayes Factors. </w:t>
      </w:r>
      <w:r w:rsidRPr="00181C68">
        <w:rPr>
          <w:rFonts w:ascii="Times New Roman" w:hAnsi="Times New Roman" w:cs="Times New Roman"/>
          <w:i/>
          <w:iCs/>
          <w:noProof/>
        </w:rPr>
        <w:t>J Am Stat Assoc</w:t>
      </w:r>
      <w:r w:rsidRPr="00181C68">
        <w:rPr>
          <w:rFonts w:ascii="Times New Roman" w:hAnsi="Times New Roman" w:cs="Times New Roman"/>
          <w:noProof/>
        </w:rPr>
        <w:t>:773–795.</w:t>
      </w:r>
    </w:p>
    <w:p w14:paraId="0DA9A80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5. </w:t>
      </w:r>
      <w:r w:rsidRPr="00181C68">
        <w:rPr>
          <w:rFonts w:ascii="Times New Roman" w:hAnsi="Times New Roman" w:cs="Times New Roman"/>
          <w:noProof/>
        </w:rPr>
        <w:tab/>
        <w:t xml:space="preserve">Ward EJ (2008) A review and comparison of four commonly used Bayesian and maximum likelihood model selection tools. </w:t>
      </w:r>
      <w:r w:rsidRPr="00181C68">
        <w:rPr>
          <w:rFonts w:ascii="Times New Roman" w:hAnsi="Times New Roman" w:cs="Times New Roman"/>
          <w:i/>
          <w:iCs/>
          <w:noProof/>
        </w:rPr>
        <w:t>Ecol Modell</w:t>
      </w:r>
      <w:r w:rsidRPr="00181C68">
        <w:rPr>
          <w:rFonts w:ascii="Times New Roman" w:hAnsi="Times New Roman" w:cs="Times New Roman"/>
          <w:noProof/>
        </w:rPr>
        <w:t xml:space="preserve"> 211(1–2):1–10.</w:t>
      </w:r>
    </w:p>
    <w:p w14:paraId="409ED8E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6. </w:t>
      </w:r>
      <w:r w:rsidRPr="00181C68">
        <w:rPr>
          <w:rFonts w:ascii="Times New Roman" w:hAnsi="Times New Roman" w:cs="Times New Roman"/>
          <w:noProof/>
        </w:rPr>
        <w:tab/>
        <w:t xml:space="preserve">Baranyi J (1997) Simple is good as long as it is enough. </w:t>
      </w:r>
      <w:r w:rsidRPr="00181C68">
        <w:rPr>
          <w:rFonts w:ascii="Times New Roman" w:hAnsi="Times New Roman" w:cs="Times New Roman"/>
          <w:i/>
          <w:iCs/>
          <w:noProof/>
        </w:rPr>
        <w:t>Commentary</w:t>
      </w:r>
      <w:r w:rsidRPr="00181C68">
        <w:rPr>
          <w:rFonts w:ascii="Times New Roman" w:hAnsi="Times New Roman" w:cs="Times New Roman"/>
          <w:noProof/>
        </w:rPr>
        <w:t xml:space="preserve"> (1996):391–394.</w:t>
      </w:r>
    </w:p>
    <w:p w14:paraId="28F4B62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7. </w:t>
      </w:r>
      <w:r w:rsidRPr="00181C68">
        <w:rPr>
          <w:rFonts w:ascii="Times New Roman" w:hAnsi="Times New Roman" w:cs="Times New Roman"/>
          <w:noProof/>
        </w:rPr>
        <w:tab/>
        <w:t xml:space="preserve">Perez F, Granger BE (2007) IPython: A System for Interactive Scientific Computing. </w:t>
      </w:r>
      <w:r w:rsidRPr="00181C68">
        <w:rPr>
          <w:rFonts w:ascii="Times New Roman" w:hAnsi="Times New Roman" w:cs="Times New Roman"/>
          <w:i/>
          <w:iCs/>
          <w:noProof/>
        </w:rPr>
        <w:t>Comput Sci Eng</w:t>
      </w:r>
      <w:r w:rsidRPr="00181C68">
        <w:rPr>
          <w:rFonts w:ascii="Times New Roman" w:hAnsi="Times New Roman" w:cs="Times New Roman"/>
          <w:noProof/>
        </w:rPr>
        <w:t xml:space="preserve"> 9(3):21–29.</w:t>
      </w:r>
    </w:p>
    <w:p w14:paraId="4EFD60B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8. </w:t>
      </w:r>
      <w:r w:rsidRPr="00181C68">
        <w:rPr>
          <w:rFonts w:ascii="Times New Roman" w:hAnsi="Times New Roman" w:cs="Times New Roman"/>
          <w:noProof/>
        </w:rPr>
        <w:tab/>
        <w:t xml:space="preserve">Gopalsamy K (1986) Convergence in a resource-based competition system. </w:t>
      </w:r>
      <w:r w:rsidRPr="00181C68">
        <w:rPr>
          <w:rFonts w:ascii="Times New Roman" w:hAnsi="Times New Roman" w:cs="Times New Roman"/>
          <w:i/>
          <w:iCs/>
          <w:noProof/>
        </w:rPr>
        <w:t>Bull Math Biol</w:t>
      </w:r>
      <w:r w:rsidRPr="00181C68">
        <w:rPr>
          <w:rFonts w:ascii="Times New Roman" w:hAnsi="Times New Roman" w:cs="Times New Roman"/>
          <w:noProof/>
        </w:rPr>
        <w:t xml:space="preserve"> 48(5–6):681–699.</w:t>
      </w:r>
    </w:p>
    <w:p w14:paraId="697354A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9. </w:t>
      </w:r>
      <w:r w:rsidRPr="00181C68">
        <w:rPr>
          <w:rFonts w:ascii="Times New Roman" w:hAnsi="Times New Roman" w:cs="Times New Roman"/>
          <w:noProof/>
        </w:rPr>
        <w:tab/>
        <w:t xml:space="preserve">Dilao R, Domingos T (1999) A General Approach to the Modelling of Trophic Chains. </w:t>
      </w:r>
      <w:r w:rsidRPr="00181C68">
        <w:rPr>
          <w:rFonts w:ascii="Times New Roman" w:hAnsi="Times New Roman" w:cs="Times New Roman"/>
          <w:i/>
          <w:iCs/>
          <w:noProof/>
        </w:rPr>
        <w:t>Ecol Modell</w:t>
      </w:r>
      <w:r w:rsidRPr="00181C68">
        <w:rPr>
          <w:rFonts w:ascii="Times New Roman" w:hAnsi="Times New Roman" w:cs="Times New Roman"/>
          <w:noProof/>
        </w:rPr>
        <w:t xml:space="preserve"> 132(3):20.</w:t>
      </w:r>
    </w:p>
    <w:p w14:paraId="0884135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0. </w:t>
      </w:r>
      <w:r w:rsidRPr="00181C68">
        <w:rPr>
          <w:rFonts w:ascii="Times New Roman" w:hAnsi="Times New Roman" w:cs="Times New Roman"/>
          <w:noProof/>
        </w:rPr>
        <w:tab/>
        <w:t xml:space="preserve">Richards FJ (1959) A Flexible Growth Function for Empirical Use. </w:t>
      </w:r>
      <w:r w:rsidRPr="00181C68">
        <w:rPr>
          <w:rFonts w:ascii="Times New Roman" w:hAnsi="Times New Roman" w:cs="Times New Roman"/>
          <w:i/>
          <w:iCs/>
          <w:noProof/>
        </w:rPr>
        <w:t>J Exp Bot</w:t>
      </w:r>
      <w:r w:rsidRPr="00181C68">
        <w:rPr>
          <w:rFonts w:ascii="Times New Roman" w:hAnsi="Times New Roman" w:cs="Times New Roman"/>
          <w:noProof/>
        </w:rPr>
        <w:t xml:space="preserve"> 10(2):290–301.</w:t>
      </w:r>
    </w:p>
    <w:p w14:paraId="4DE5D3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1. </w:t>
      </w:r>
      <w:r w:rsidRPr="00181C68">
        <w:rPr>
          <w:rFonts w:ascii="Times New Roman" w:hAnsi="Times New Roman" w:cs="Times New Roman"/>
          <w:noProof/>
        </w:rPr>
        <w:tab/>
        <w:t xml:space="preserve">Clark F, Brook BW, Delean S, Reşit Akçakaya H, Bradshaw CJA (2010) The theta-logistic is unreliable for modelling most census data. </w:t>
      </w:r>
      <w:r w:rsidRPr="00181C68">
        <w:rPr>
          <w:rFonts w:ascii="Times New Roman" w:hAnsi="Times New Roman" w:cs="Times New Roman"/>
          <w:i/>
          <w:iCs/>
          <w:noProof/>
        </w:rPr>
        <w:t>Methods Ecol Evol</w:t>
      </w:r>
      <w:r w:rsidRPr="00181C68">
        <w:rPr>
          <w:rFonts w:ascii="Times New Roman" w:hAnsi="Times New Roman" w:cs="Times New Roman"/>
          <w:noProof/>
        </w:rPr>
        <w:t xml:space="preserve"> 1(3):253–262.</w:t>
      </w:r>
    </w:p>
    <w:p w14:paraId="04E373D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2. </w:t>
      </w:r>
      <w:r w:rsidRPr="00181C68">
        <w:rPr>
          <w:rFonts w:ascii="Times New Roman" w:hAnsi="Times New Roman" w:cs="Times New Roman"/>
          <w:noProof/>
        </w:rPr>
        <w:tab/>
        <w:t xml:space="preserve">Gilpin ME, Ayala FJ (1973) Global Models of Growth and Competition.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70(12 Pt 1-2):3590–3593.</w:t>
      </w:r>
    </w:p>
    <w:p w14:paraId="24E0AB3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3. </w:t>
      </w:r>
      <w:r w:rsidRPr="00181C68">
        <w:rPr>
          <w:rFonts w:ascii="Times New Roman" w:hAnsi="Times New Roman" w:cs="Times New Roman"/>
          <w:noProof/>
        </w:rPr>
        <w:tab/>
        <w:t xml:space="preserve">Verhulst P-F (1838) Notice sur la loi que la population suit dans son accroissement. Correspondance Mathématique et Physique Publiée par A. </w:t>
      </w:r>
      <w:r w:rsidRPr="00181C68">
        <w:rPr>
          <w:rFonts w:ascii="Times New Roman" w:hAnsi="Times New Roman" w:cs="Times New Roman"/>
          <w:i/>
          <w:iCs/>
          <w:noProof/>
        </w:rPr>
        <w:t>Quetelet</w:t>
      </w:r>
      <w:r w:rsidRPr="00181C68">
        <w:rPr>
          <w:rFonts w:ascii="Times New Roman" w:hAnsi="Times New Roman" w:cs="Times New Roman"/>
          <w:noProof/>
        </w:rPr>
        <w:t xml:space="preserve"> 10:113–121.</w:t>
      </w:r>
    </w:p>
    <w:p w14:paraId="4E9E953A" w14:textId="409B6105" w:rsidR="00750BAE" w:rsidRPr="0025589C" w:rsidRDefault="00750BAE" w:rsidP="00181C6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C34C28">
      <w:pPr>
        <w:pStyle w:val="Heading1"/>
        <w:spacing w:line="360" w:lineRule="auto"/>
        <w:ind w:firstLine="284"/>
      </w:pPr>
      <w:r w:rsidRPr="0025589C">
        <w:lastRenderedPageBreak/>
        <w:t>Appendices</w:t>
      </w:r>
    </w:p>
    <w:p w14:paraId="20C5FB81" w14:textId="6D034F61"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664E4CEB" w14:textId="0BC1E0E1"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C34C28">
            <w:pPr>
              <w:jc w:val="right"/>
            </w:pPr>
          </w:p>
        </w:tc>
        <w:tc>
          <w:tcPr>
            <w:tcW w:w="5812" w:type="dxa"/>
            <w:vAlign w:val="center"/>
          </w:tcPr>
          <w:p w14:paraId="51C5C7FF" w14:textId="60CBDA2D" w:rsidR="00550FF4" w:rsidRPr="0025589C" w:rsidRDefault="008C2D63"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C34C28">
            <w:pPr>
              <w:jc w:val="right"/>
            </w:pPr>
            <w:r>
              <w:t>(</w:t>
            </w:r>
            <w:r w:rsidR="00550FF4" w:rsidRPr="0025589C">
              <w:t>A1a</w:t>
            </w:r>
            <w:r>
              <w:t>)</w:t>
            </w:r>
          </w:p>
          <w:p w14:paraId="41F84C3A" w14:textId="6A70EF42" w:rsidR="00550FF4" w:rsidRPr="0025589C" w:rsidRDefault="007E41E1" w:rsidP="00C34C28">
            <w:pPr>
              <w:jc w:val="right"/>
            </w:pPr>
            <w:r>
              <w:t>(</w:t>
            </w:r>
            <w:r w:rsidR="00550FF4" w:rsidRPr="0025589C">
              <w:t>A1b</w:t>
            </w:r>
            <w:r>
              <w:t>)</w:t>
            </w:r>
          </w:p>
        </w:tc>
      </w:tr>
    </w:tbl>
    <w:p w14:paraId="72AE7FE9"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8C2D63"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C34C28">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C34C28">
            <w:pPr>
              <w:jc w:val="right"/>
            </w:pPr>
          </w:p>
        </w:tc>
        <w:tc>
          <w:tcPr>
            <w:tcW w:w="5812" w:type="dxa"/>
            <w:vAlign w:val="center"/>
          </w:tcPr>
          <w:p w14:paraId="3F2791A3" w14:textId="02F2C063" w:rsidR="007A7F01" w:rsidRPr="0025589C" w:rsidRDefault="008C2D63"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C34C28">
            <w:pPr>
              <w:jc w:val="right"/>
            </w:pPr>
            <w:r>
              <w:t>(</w:t>
            </w:r>
            <w:r w:rsidR="007A7F01" w:rsidRPr="0025589C">
              <w:t>A</w:t>
            </w:r>
            <w:r w:rsidR="00550FF4" w:rsidRPr="0025589C">
              <w:t>2</w:t>
            </w:r>
            <w:r w:rsidR="007A7F01" w:rsidRPr="0025589C">
              <w:t>a</w:t>
            </w:r>
            <w:r>
              <w:t>)</w:t>
            </w:r>
          </w:p>
          <w:p w14:paraId="7AA095FF" w14:textId="2CCB5B54" w:rsidR="007A7F01" w:rsidRPr="0025589C" w:rsidRDefault="007E41E1" w:rsidP="00C34C28">
            <w:pPr>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C34C28">
      <w:r w:rsidRPr="0025589C">
        <w:t xml:space="preserve">with </w:t>
      </w:r>
      <m:oMath>
        <m:r>
          <w:rPr>
            <w:rFonts w:ascii="Cambria Math" w:hAnsi="Cambria Math"/>
          </w:rPr>
          <m:t>μ=ϵν</m:t>
        </m:r>
      </m:oMath>
      <w:r w:rsidRPr="0025589C">
        <w:t xml:space="preserve">. </w:t>
      </w:r>
    </w:p>
    <w:p w14:paraId="7F97C730" w14:textId="2C981385"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8C2D63"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C34C28">
            <w:pPr>
              <w:jc w:val="right"/>
            </w:pPr>
          </w:p>
        </w:tc>
        <w:tc>
          <w:tcPr>
            <w:tcW w:w="5103" w:type="dxa"/>
            <w:vAlign w:val="center"/>
          </w:tcPr>
          <w:p w14:paraId="77261AC9" w14:textId="77777777" w:rsidR="007A7F01" w:rsidRPr="0025589C" w:rsidRDefault="008C2D63"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C34C28">
            <w:pPr>
              <w:jc w:val="right"/>
            </w:pPr>
            <w:r>
              <w:t>(</w:t>
            </w:r>
            <w:r w:rsidR="007A7F01" w:rsidRPr="0025589C">
              <w:t>A3</w:t>
            </w:r>
            <w:r>
              <w:t>)</w:t>
            </w:r>
          </w:p>
        </w:tc>
      </w:tr>
    </w:tbl>
    <w:p w14:paraId="75C4E254"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C34C28">
            <w:pPr>
              <w:jc w:val="right"/>
            </w:pPr>
          </w:p>
        </w:tc>
        <w:tc>
          <w:tcPr>
            <w:tcW w:w="5103" w:type="dxa"/>
            <w:vAlign w:val="center"/>
          </w:tcPr>
          <w:p w14:paraId="2F35DF75" w14:textId="77777777" w:rsidR="007A7F01" w:rsidRPr="0025589C" w:rsidRDefault="008C2D63"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C34C28">
            <w:pPr>
              <w:jc w:val="right"/>
            </w:pPr>
            <w:r>
              <w:t>(</w:t>
            </w:r>
            <w:r w:rsidR="007A7F01" w:rsidRPr="0025589C">
              <w:t>A4</w:t>
            </w:r>
            <w:r>
              <w:t>)</w:t>
            </w:r>
          </w:p>
        </w:tc>
      </w:tr>
    </w:tbl>
    <w:p w14:paraId="0E9F4221" w14:textId="5BD1AF25" w:rsidR="007A7F01" w:rsidRPr="0025589C" w:rsidRDefault="007A7F01" w:rsidP="00C34C28">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3A00869A"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C34C28">
            <w:pPr>
              <w:jc w:val="right"/>
            </w:pPr>
          </w:p>
        </w:tc>
        <w:tc>
          <w:tcPr>
            <w:tcW w:w="5103" w:type="dxa"/>
            <w:vAlign w:val="center"/>
          </w:tcPr>
          <w:p w14:paraId="4B86AC62" w14:textId="77777777" w:rsidR="007A7F01" w:rsidRPr="0025589C" w:rsidRDefault="008C2D63"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C34C28">
            <w:pPr>
              <w:jc w:val="right"/>
            </w:pPr>
            <w:r>
              <w:t>(</w:t>
            </w:r>
            <w:r w:rsidR="007A7F01" w:rsidRPr="0025589C">
              <w:t>A5</w:t>
            </w:r>
            <w:r>
              <w:t>)</w:t>
            </w:r>
          </w:p>
        </w:tc>
      </w:tr>
    </w:tbl>
    <w:p w14:paraId="44FAD20B" w14:textId="2C450C07" w:rsidR="00EB3A9A" w:rsidRPr="0025589C" w:rsidRDefault="007A7F01" w:rsidP="00C34C28">
      <w:r w:rsidRPr="0025589C">
        <w:t>Baranyi and Roberts suggested a Michaelis-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481A33A1" w14:textId="109FC2A6"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C34C28">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rsidP="00C34C28">
      <w:r w:rsidRPr="0025589C">
        <w:t xml:space="preserve">Therefore, integrating </w:t>
      </w:r>
      <w:r w:rsidR="007A7F01" w:rsidRPr="0025589C">
        <w:t>eq. A5 produces eq</w:t>
      </w:r>
      <w:r w:rsidR="00A606B0">
        <w:t>s</w:t>
      </w:r>
      <w:r w:rsidR="007A7F01" w:rsidRPr="0025589C">
        <w:t xml:space="preserve">. 2. </w:t>
      </w:r>
    </w:p>
    <w:p w14:paraId="0EE2DABE" w14:textId="240BCC45"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3645913B" w:rsidR="00257358" w:rsidRPr="0025589C" w:rsidRDefault="00257358" w:rsidP="00C34C28">
      <w:r w:rsidRPr="0025589C">
        <w:t>We use six forms of the Baranyi-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The full model is described by eq</w:t>
      </w:r>
      <w:r w:rsidR="00A606B0">
        <w:t>s</w:t>
      </w:r>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w:lastRenderedPageBreak/>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C34C28">
      <w:pPr>
        <w:pStyle w:val="Heading2"/>
        <w:spacing w:line="360" w:lineRule="auto"/>
        <w:ind w:firstLine="284"/>
      </w:pPr>
      <w:bookmarkStart w:id="22"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22"/>
    </w:p>
    <w:p w14:paraId="7B1508AB" w14:textId="17FD6E80"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C34C28">
            <w:pPr>
              <w:jc w:val="right"/>
              <w:rPr>
                <w:i/>
                <w:iCs/>
              </w:rPr>
            </w:pPr>
          </w:p>
        </w:tc>
        <w:tc>
          <w:tcPr>
            <w:tcW w:w="5103" w:type="dxa"/>
            <w:vAlign w:val="center"/>
          </w:tcPr>
          <w:p w14:paraId="56F92223" w14:textId="77777777" w:rsidR="007A7F01" w:rsidRPr="0025589C" w:rsidRDefault="008C2D63"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C34C28">
            <w:pPr>
              <w:jc w:val="right"/>
            </w:pPr>
            <w:r>
              <w:t>(</w:t>
            </w:r>
            <w:r w:rsidR="007A7F01" w:rsidRPr="0025589C">
              <w:t>B1a</w:t>
            </w:r>
            <w:r>
              <w:t>)</w:t>
            </w:r>
          </w:p>
          <w:p w14:paraId="3A27D326" w14:textId="373339E0" w:rsidR="007A7F01" w:rsidRPr="0025589C" w:rsidRDefault="007E41E1" w:rsidP="00C34C28">
            <w:pPr>
              <w:jc w:val="right"/>
            </w:pPr>
            <w:r>
              <w:t>(B1b)</w:t>
            </w:r>
          </w:p>
          <w:p w14:paraId="24DC33B2" w14:textId="01B975C6" w:rsidR="007A7F01" w:rsidRPr="0025589C" w:rsidRDefault="007E41E1" w:rsidP="00C34C28">
            <w:pPr>
              <w:jc w:val="right"/>
              <w:rPr>
                <w:i/>
                <w:iCs/>
              </w:rPr>
            </w:pPr>
            <w:r>
              <w:t>(</w:t>
            </w:r>
            <w:r w:rsidR="007A7F01" w:rsidRPr="0025589C">
              <w:t>B1c</w:t>
            </w:r>
            <w:r>
              <w:t>)</w:t>
            </w:r>
          </w:p>
        </w:tc>
      </w:tr>
    </w:tbl>
    <w:p w14:paraId="6210EBE4" w14:textId="6944878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C34C28">
            <w:pPr>
              <w:jc w:val="right"/>
              <w:rPr>
                <w:i/>
                <w:iCs/>
              </w:rPr>
            </w:pPr>
          </w:p>
        </w:tc>
        <w:tc>
          <w:tcPr>
            <w:tcW w:w="5103" w:type="dxa"/>
            <w:vAlign w:val="center"/>
          </w:tcPr>
          <w:p w14:paraId="4C65D192" w14:textId="77777777" w:rsidR="007A7F01" w:rsidRPr="0025589C" w:rsidRDefault="008C2D63"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C34C28">
            <w:pPr>
              <w:jc w:val="right"/>
            </w:pPr>
            <w:r>
              <w:t>(B2a)</w:t>
            </w:r>
          </w:p>
          <w:p w14:paraId="35558C86" w14:textId="5555250B" w:rsidR="007A7F01" w:rsidRPr="0025589C" w:rsidRDefault="007E41E1" w:rsidP="00C34C28">
            <w:pPr>
              <w:jc w:val="right"/>
              <w:rPr>
                <w:i/>
                <w:iCs/>
              </w:rPr>
            </w:pPr>
            <w:r>
              <w:t>(</w:t>
            </w:r>
            <w:r w:rsidR="007A7F01" w:rsidRPr="0025589C">
              <w:t>B2b</w:t>
            </w:r>
            <w:r>
              <w:t>)</w:t>
            </w:r>
          </w:p>
        </w:tc>
      </w:tr>
    </w:tbl>
    <w:p w14:paraId="52B6473C" w14:textId="70563592" w:rsidR="007A7F01" w:rsidRPr="0025589C" w:rsidRDefault="007A7F01" w:rsidP="00C34C28">
      <w:pPr>
        <w:tabs>
          <w:tab w:val="left" w:pos="1803"/>
          <w:tab w:val="center" w:pos="4153"/>
        </w:tabs>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To get eq</w:t>
      </w:r>
      <w:r w:rsidR="00A606B0">
        <w:t>s</w:t>
      </w:r>
      <w:r w:rsidR="0095414A">
        <w:t>. 3 from eq</w:t>
      </w:r>
      <w:r w:rsidR="00A606B0">
        <w:t>s</w:t>
      </w:r>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0667D528"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C34C28">
            <w:pPr>
              <w:jc w:val="right"/>
              <w:rPr>
                <w:i/>
                <w:iCs/>
              </w:rPr>
            </w:pPr>
          </w:p>
        </w:tc>
        <w:tc>
          <w:tcPr>
            <w:tcW w:w="5103" w:type="dxa"/>
            <w:vAlign w:val="center"/>
          </w:tcPr>
          <w:p w14:paraId="0D77D915" w14:textId="3662B418" w:rsidR="007A7F01" w:rsidRPr="0025589C" w:rsidRDefault="008C2D63"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C34C28">
            <w:pPr>
              <w:jc w:val="right"/>
            </w:pPr>
            <w:r>
              <w:t>(B3a)</w:t>
            </w:r>
          </w:p>
          <w:p w14:paraId="400F0B34" w14:textId="63659B2C" w:rsidR="007A7F01" w:rsidRPr="0025589C" w:rsidRDefault="007E41E1" w:rsidP="00C34C28">
            <w:pPr>
              <w:jc w:val="right"/>
            </w:pPr>
            <w:r>
              <w:t>(B3b)</w:t>
            </w:r>
          </w:p>
          <w:p w14:paraId="1C2DA814" w14:textId="0E7B59CB" w:rsidR="007A7F01" w:rsidRPr="0025589C" w:rsidRDefault="007E41E1" w:rsidP="00C34C28">
            <w:pPr>
              <w:jc w:val="right"/>
            </w:pPr>
            <w:r>
              <w:t>(B3c)</w:t>
            </w:r>
          </w:p>
          <w:p w14:paraId="1E95C71B" w14:textId="4AFA9D6E" w:rsidR="007A7F01" w:rsidRPr="0025589C" w:rsidRDefault="007E41E1" w:rsidP="00C34C28">
            <w:pPr>
              <w:jc w:val="right"/>
            </w:pPr>
            <w:r>
              <w:t>(B3d)</w:t>
            </w:r>
          </w:p>
        </w:tc>
      </w:tr>
    </w:tbl>
    <w:p w14:paraId="0166B204" w14:textId="36272D29" w:rsidR="007A7F01" w:rsidRPr="0025589C" w:rsidRDefault="007A7F01" w:rsidP="00C34C28">
      <w:pPr>
        <w:tabs>
          <w:tab w:val="left" w:pos="1803"/>
          <w:tab w:val="center" w:pos="4153"/>
        </w:tabs>
      </w:pPr>
      <w:r w:rsidRPr="0025589C">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C34C28">
            <w:pPr>
              <w:jc w:val="right"/>
              <w:rPr>
                <w:i/>
                <w:iCs/>
              </w:rPr>
            </w:pPr>
          </w:p>
        </w:tc>
        <w:tc>
          <w:tcPr>
            <w:tcW w:w="5103" w:type="dxa"/>
            <w:vAlign w:val="center"/>
          </w:tcPr>
          <w:p w14:paraId="54B75DB6" w14:textId="53A200A3" w:rsidR="007A7F01" w:rsidRPr="0025589C" w:rsidRDefault="008C2D63"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C34C28">
            <w:pPr>
              <w:jc w:val="right"/>
            </w:pPr>
            <w:r>
              <w:t>(B4a)</w:t>
            </w:r>
          </w:p>
          <w:p w14:paraId="344A8D50" w14:textId="5C156AC4" w:rsidR="007A7F01" w:rsidRPr="0025589C" w:rsidRDefault="007E41E1" w:rsidP="00C34C28">
            <w:pPr>
              <w:jc w:val="right"/>
            </w:pPr>
            <w:r>
              <w:t>(B4b)</w:t>
            </w:r>
          </w:p>
        </w:tc>
      </w:tr>
    </w:tbl>
    <w:p w14:paraId="71BB6ACE" w14:textId="1A080D85"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C34C28">
      <w:pPr>
        <w:spacing w:after="200"/>
      </w:pPr>
      <w:r>
        <w:br w:type="page"/>
      </w:r>
    </w:p>
    <w:p w14:paraId="3CADD1D2" w14:textId="50606729" w:rsidR="007E41E1" w:rsidRDefault="007E41E1" w:rsidP="00C34C28">
      <w:pPr>
        <w:pStyle w:val="Heading1"/>
        <w:spacing w:line="360" w:lineRule="auto"/>
        <w:ind w:firstLine="284"/>
      </w:pPr>
      <w:r>
        <w:lastRenderedPageBreak/>
        <w:t>Supporting information</w:t>
      </w:r>
    </w:p>
    <w:p w14:paraId="7830BB69" w14:textId="77777777" w:rsidR="002C16C6" w:rsidRDefault="00FE4A98" w:rsidP="00C34C28">
      <w:pPr>
        <w:pStyle w:val="Caption"/>
        <w:keepNext/>
        <w:spacing w:line="360" w:lineRule="auto"/>
        <w:jc w:val="center"/>
      </w:pPr>
      <w:bookmarkStart w:id="23"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23"/>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C34C28">
      <w:pPr>
        <w:spacing w:after="200"/>
        <w:rPr>
          <w:b/>
          <w:bCs/>
        </w:rPr>
      </w:pPr>
      <w:bookmarkStart w:id="24" w:name="_Ref453761140"/>
      <w:bookmarkStart w:id="25" w:name="_Ref453761136"/>
      <w:r>
        <w:br w:type="page"/>
      </w:r>
    </w:p>
    <w:p w14:paraId="3AAAE5EA"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C34C28">
      <w:pPr>
        <w:pStyle w:val="Caption"/>
        <w:spacing w:line="360" w:lineRule="auto"/>
        <w:rPr>
          <w:b w:val="0"/>
          <w:bCs w:val="0"/>
          <w:color w:val="auto"/>
          <w:sz w:val="22"/>
          <w:szCs w:val="22"/>
        </w:rPr>
      </w:pPr>
      <w:bookmarkStart w:id="2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26"/>
      <w:r w:rsidRPr="009B1A45">
        <w:rPr>
          <w:color w:val="auto"/>
          <w:sz w:val="22"/>
          <w:szCs w:val="22"/>
        </w:rPr>
        <w:t xml:space="preserve">. </w:t>
      </w:r>
      <w:bookmarkEnd w:id="24"/>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25"/>
    </w:p>
    <w:p w14:paraId="094F0F89" w14:textId="1D33B8A6" w:rsidR="00FE4A98" w:rsidRDefault="00FE4A98" w:rsidP="00C34C28">
      <w:pPr>
        <w:spacing w:after="200"/>
        <w:rPr>
          <w:b/>
          <w:bCs/>
        </w:rPr>
      </w:pPr>
      <w:bookmarkStart w:id="27" w:name="_Ref454205793"/>
    </w:p>
    <w:p w14:paraId="65C16406" w14:textId="77777777" w:rsidR="00643E5F" w:rsidRDefault="00643E5F" w:rsidP="00C34C28">
      <w:pPr>
        <w:spacing w:after="200"/>
        <w:rPr>
          <w:b/>
          <w:bCs/>
        </w:rPr>
      </w:pPr>
    </w:p>
    <w:p w14:paraId="79CF6A79" w14:textId="77777777" w:rsidR="00643E5F" w:rsidRDefault="00643E5F" w:rsidP="00C34C28">
      <w:pPr>
        <w:spacing w:after="200"/>
        <w:rPr>
          <w:b/>
          <w:bCs/>
        </w:rPr>
      </w:pPr>
    </w:p>
    <w:p w14:paraId="38D720EB" w14:textId="77777777" w:rsidR="002C16C6" w:rsidRDefault="00FE4A98" w:rsidP="00C34C28">
      <w:pPr>
        <w:pStyle w:val="Caption"/>
        <w:keepNext/>
        <w:spacing w:line="360" w:lineRule="auto"/>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7"/>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C34C28">
      <w:pPr>
        <w:spacing w:after="200"/>
        <w:rPr>
          <w:b/>
          <w:bCs/>
        </w:rPr>
      </w:pPr>
      <w:bookmarkStart w:id="28" w:name="_Ref453761035"/>
      <w:r>
        <w:br w:type="page"/>
      </w:r>
    </w:p>
    <w:bookmarkEnd w:id="28"/>
    <w:p w14:paraId="1216030F" w14:textId="2BD6E161"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5D9D4A92"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180038E"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571545C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622285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771D3D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74D9ABB6"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6429AC7"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438B90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3F1F41BF" w14:textId="4E0A0832" w:rsidR="00AD4132" w:rsidRPr="001E0803" w:rsidRDefault="008C2D63"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2D2A0E23"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0FDA2639" w14:textId="56D8863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28B9FC0F"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706EE32"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5FECE6C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1E5F4361" w14:textId="4B533F61" w:rsidR="00AD4132" w:rsidRPr="001E0803"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47A8B236"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2DC9908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0798B4"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879EF4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78DD7858" w14:textId="77777777" w:rsidR="00AD4132" w:rsidRPr="001E0803" w:rsidRDefault="008C2D63"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635EBAFB" w14:textId="4F134AC2"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4438287E"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97CCAA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1377ADE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1566D92" w14:textId="04E8687B" w:rsidR="00AD4132" w:rsidRPr="00B36A9E"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1BB67C44" w14:textId="427103C1" w:rsidR="00AD4132" w:rsidRPr="001E0803"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42CA0ADA" w14:textId="59E26226"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44DF316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EF15811"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1BCC64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0B3F659E" w14:textId="77777777" w:rsidR="00AD4132" w:rsidRPr="001E0803" w:rsidRDefault="008C2D63"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A2A2249" w14:textId="4056393D"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C6B8BCD" w14:textId="0F4945C4"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3970DE4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1764475"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712D1DC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6ADB92D6" w14:textId="77777777" w:rsidR="00AD4132" w:rsidRPr="001E0803"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049D0339" w14:textId="60ED2999"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5F9D87D5" w14:textId="4306C285"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4C1CCEBB" w14:textId="35D20B23"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C34C28">
      <w:pPr>
        <w:spacing w:after="200"/>
      </w:pPr>
    </w:p>
    <w:p w14:paraId="5850DF55" w14:textId="77777777" w:rsidR="00812388" w:rsidRDefault="00812388" w:rsidP="00C34C28">
      <w:pPr>
        <w:spacing w:after="200"/>
        <w:rPr>
          <w:b/>
          <w:bCs/>
        </w:rPr>
      </w:pPr>
      <w:bookmarkStart w:id="29" w:name="_Ref453683761"/>
      <w:r>
        <w:rPr>
          <w:b/>
          <w:bCs/>
        </w:rPr>
        <w:br w:type="page"/>
      </w:r>
    </w:p>
    <w:p w14:paraId="15FAE84B" w14:textId="587D41C4" w:rsidR="002C16C6" w:rsidRPr="002732BE" w:rsidRDefault="002C16C6" w:rsidP="00C34C28">
      <w:pPr>
        <w:outlineLvl w:val="0"/>
        <w:rPr>
          <w:b/>
          <w:bCs/>
        </w:rPr>
      </w:pPr>
      <w:r w:rsidRPr="002732BE">
        <w:rPr>
          <w:b/>
          <w:bCs/>
        </w:rPr>
        <w:lastRenderedPageBreak/>
        <w:t>Tabl</w:t>
      </w:r>
      <w:bookmarkEnd w:id="29"/>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3CCC45D0"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5AE3C64" w14:textId="77777777" w:rsidR="009E5344" w:rsidRPr="001E0803" w:rsidRDefault="009E5344" w:rsidP="00C34C28">
            <w:pPr>
              <w:jc w:val="center"/>
              <w:rPr>
                <w:sz w:val="18"/>
                <w:szCs w:val="18"/>
              </w:rPr>
            </w:pPr>
          </w:p>
        </w:tc>
        <w:tc>
          <w:tcPr>
            <w:tcW w:w="0" w:type="dxa"/>
            <w:gridSpan w:val="4"/>
          </w:tcPr>
          <w:p w14:paraId="184FBC8B" w14:textId="1CD63E7C"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4600EFC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2CFB3927"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039F22B2" w14:textId="77777777" w:rsidR="009E5344" w:rsidRPr="001E0803" w:rsidRDefault="009E5344" w:rsidP="00C34C28">
            <w:pPr>
              <w:jc w:val="center"/>
              <w:rPr>
                <w:i/>
                <w:iCs/>
                <w:sz w:val="18"/>
                <w:szCs w:val="18"/>
              </w:rPr>
            </w:pPr>
            <w:r w:rsidRPr="001E0803">
              <w:rPr>
                <w:i/>
                <w:iCs/>
                <w:sz w:val="18"/>
                <w:szCs w:val="18"/>
              </w:rPr>
              <w:t>Strain</w:t>
            </w:r>
          </w:p>
          <w:p w14:paraId="0B02A9E2"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03C04D1" w14:textId="7C94A561"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199184DE" w14:textId="706F62D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7EA3024D" w14:textId="612A482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4E9C4162" w14:textId="3AC691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5B8530EE" w14:textId="25B42269"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1FB2FC9F" w14:textId="6D665F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EAE2031" w14:textId="77777777" w:rsidR="009E5344" w:rsidRPr="001E0803" w:rsidRDefault="008C2D63"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2915EF9D" w14:textId="32D6388A"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49961E98" w14:textId="4F09C6C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1F208EC7" w14:textId="7F24686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3F122ECD" w14:textId="52E30BB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379A4564" w14:textId="6E82E2D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3464DBC7" w14:textId="0190F548"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4DFEED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47E0B89F" w14:textId="5F43D7F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131775B8" w14:textId="451BAD1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060BD20A" w14:textId="32C55DBB"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0E8573F8" w14:textId="6B44A9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30BEBC9F" w14:textId="2E460311"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2056FD33" w14:textId="311E884D"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97F138A"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7B1D7556" w14:textId="48C092F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342B6D23" w14:textId="51CC1B4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0106AC2A" w14:textId="58A99896"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78076F91" w14:textId="443A588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050033D" w14:textId="4EF0785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8992064" w14:textId="7B5FADD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F55E9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DE2436B" w14:textId="1ED2FA1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6C4153C8" w14:textId="1E4051E9"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21381FDC" w14:textId="7D4FA18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012B0CAC" w14:textId="0D640C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6B91DC7A" w14:textId="7A469C2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55C424CA" w14:textId="209CFB7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619D6700" w14:textId="77777777" w:rsidR="009E5344" w:rsidRPr="001E0803" w:rsidRDefault="008C2D63"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6E8544B0" w14:textId="1ED09DC5"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09A8FE0A" w14:textId="2493119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332680E7" w14:textId="72F4E5F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672BEB64" w14:textId="525311BD"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1AF2547D" w14:textId="01E103C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5DA00E3C" w14:textId="4167EB1B"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4F7DD232" w14:textId="6CA0150E"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28F5AC0C" w14:textId="4441538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73D600B4" w14:textId="3915AAD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73E5EA01" w14:textId="38268BBF"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564F28DD" w14:textId="57DC529B"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5DF93E8" w14:textId="305B602F"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5D39FB27" w14:textId="4AB353B5"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C34C28">
      <w:pPr>
        <w:jc w:val="center"/>
        <w:rPr>
          <w:sz w:val="22"/>
          <w:szCs w:val="22"/>
        </w:rPr>
      </w:pPr>
      <w:r w:rsidRPr="009B1A45">
        <w:rPr>
          <w:sz w:val="22"/>
          <w:szCs w:val="22"/>
        </w:rPr>
        <w:t>* denotes fixed parameters.</w:t>
      </w:r>
    </w:p>
    <w:p w14:paraId="7236E23C" w14:textId="77777777" w:rsidR="002C16C6" w:rsidRPr="009B1A45" w:rsidRDefault="002C16C6" w:rsidP="00C34C28">
      <w:pPr>
        <w:jc w:val="center"/>
        <w:rPr>
          <w:sz w:val="22"/>
          <w:szCs w:val="22"/>
        </w:rPr>
      </w:pPr>
      <w:r w:rsidRPr="009B1A45">
        <w:rPr>
          <w:sz w:val="22"/>
          <w:szCs w:val="22"/>
        </w:rPr>
        <w:t>- denotes invalid parameter values.</w:t>
      </w:r>
    </w:p>
    <w:p w14:paraId="3E0C68D8" w14:textId="33229E3B"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defined by eqs. 1 and 2, by fixing specific parameters.</w:t>
      </w:r>
    </w:p>
    <w:p w14:paraId="057F42D9" w14:textId="3C1CF5BF" w:rsidR="007E41E1" w:rsidRPr="007E41E1" w:rsidRDefault="007E41E1" w:rsidP="00C34C28"/>
    <w:sectPr w:rsidR="007E41E1" w:rsidRPr="007E41E1" w:rsidSect="00577A2C">
      <w:headerReference w:type="even" r:id="rId28"/>
      <w:headerReference w:type="default" r:id="rId29"/>
      <w:footerReference w:type="even" r:id="rId30"/>
      <w:footerReference w:type="default" r:id="rId31"/>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TF Cooper" w:date="2018-11-30T13:37:00Z" w:initials="tcooper">
    <w:p w14:paraId="1CD23C8F" w14:textId="6D9F9758" w:rsidR="008C2D63" w:rsidRDefault="008C2D63">
      <w:pPr>
        <w:pStyle w:val="CommentText"/>
      </w:pPr>
      <w:r>
        <w:rPr>
          <w:rStyle w:val="CommentReference"/>
        </w:rPr>
        <w:annotationRef/>
      </w:r>
      <w:r>
        <w:t>Reads more like M&amp;M?</w:t>
      </w:r>
    </w:p>
  </w:comment>
  <w:comment w:id="20" w:author="TF Cooper" w:date="2018-12-02T23:05:00Z" w:initials="tcooper">
    <w:p w14:paraId="521DEEA7" w14:textId="653AA204" w:rsidR="008C2D63" w:rsidRDefault="008C2D63">
      <w:pPr>
        <w:pStyle w:val="CommentText"/>
      </w:pPr>
      <w:r>
        <w:rPr>
          <w:rStyle w:val="CommentReference"/>
        </w:rPr>
        <w:annotationRef/>
      </w:r>
      <w:r>
        <w:t>?</w:t>
      </w:r>
    </w:p>
  </w:comment>
  <w:comment w:id="21" w:author="TF Cooper" w:date="2018-12-02T23:12:00Z" w:initials="tcooper">
    <w:p w14:paraId="73EA312A" w14:textId="35D3F23A" w:rsidR="008C2D63" w:rsidRDefault="008C2D63">
      <w:pPr>
        <w:pStyle w:val="CommentText"/>
      </w:pPr>
      <w:r>
        <w:rPr>
          <w:rStyle w:val="CommentReference"/>
        </w:rPr>
        <w:annotationRef/>
      </w:r>
      <w:r>
        <w:t xml:space="preserve">I'll check, seems l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D23C8F" w15:done="0"/>
  <w15:commentEx w15:paraId="521DEEA7" w15:done="0"/>
  <w15:commentEx w15:paraId="73EA31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D23C8F" w16cid:durableId="1FABBBB3"/>
  <w16cid:commentId w16cid:paraId="521DEEA7" w16cid:durableId="1FAEE3D1"/>
  <w16cid:commentId w16cid:paraId="73EA312A" w16cid:durableId="1FAEE5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F8473" w14:textId="77777777" w:rsidR="009A3BF2" w:rsidRDefault="009A3BF2">
      <w:pPr>
        <w:spacing w:line="240" w:lineRule="auto"/>
      </w:pPr>
      <w:r>
        <w:separator/>
      </w:r>
    </w:p>
  </w:endnote>
  <w:endnote w:type="continuationSeparator" w:id="0">
    <w:p w14:paraId="0C4EFA2D" w14:textId="77777777" w:rsidR="009A3BF2" w:rsidRDefault="009A3B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078076EC" w:rsidR="008C2D63" w:rsidRDefault="008C2D63">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8C2D63" w:rsidRDefault="008C2D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7B53EAA1" w14:textId="15324514" w:rsidR="008C2D63" w:rsidRDefault="008C2D63"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8C2D63" w:rsidRDefault="008C2D63"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8F2E5" w14:textId="77777777" w:rsidR="009A3BF2" w:rsidRDefault="009A3BF2">
      <w:pPr>
        <w:spacing w:line="240" w:lineRule="auto"/>
      </w:pPr>
      <w:r>
        <w:separator/>
      </w:r>
    </w:p>
  </w:footnote>
  <w:footnote w:type="continuationSeparator" w:id="0">
    <w:p w14:paraId="1ECF4341" w14:textId="77777777" w:rsidR="009A3BF2" w:rsidRDefault="009A3B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8C2D63" w:rsidRDefault="008C2D63"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02B368F2" w:rsidR="008C2D63" w:rsidRDefault="008C2D63" w:rsidP="009E4CD4">
    <w:pPr>
      <w:pStyle w:val="Header"/>
      <w:ind w:firstLine="0"/>
    </w:pPr>
    <w:r>
      <w:t>Ram et al.</w:t>
    </w:r>
    <w:r>
      <w:ptab w:relativeTo="margin" w:alignment="right" w:leader="none"/>
    </w:r>
    <w:r>
      <w:fldChar w:fldCharType="begin"/>
    </w:r>
    <w:r>
      <w:instrText xml:space="preserve"> DATE \@ "MMMM d, yyyy" </w:instrText>
    </w:r>
    <w:r>
      <w:fldChar w:fldCharType="separate"/>
    </w:r>
    <w:r w:rsidR="00925738">
      <w:rPr>
        <w:noProof/>
      </w:rPr>
      <w:t>December 2,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3174"/>
    <w:rsid w:val="00144369"/>
    <w:rsid w:val="00170A76"/>
    <w:rsid w:val="00171E54"/>
    <w:rsid w:val="00175901"/>
    <w:rsid w:val="001803EA"/>
    <w:rsid w:val="00180830"/>
    <w:rsid w:val="00181C68"/>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605F"/>
    <w:rsid w:val="001C62A6"/>
    <w:rsid w:val="001C664C"/>
    <w:rsid w:val="001D6C5E"/>
    <w:rsid w:val="001E0803"/>
    <w:rsid w:val="001E4CA3"/>
    <w:rsid w:val="001E5915"/>
    <w:rsid w:val="001E661E"/>
    <w:rsid w:val="001F105D"/>
    <w:rsid w:val="001F135B"/>
    <w:rsid w:val="001F1598"/>
    <w:rsid w:val="001F3A92"/>
    <w:rsid w:val="001F7E9F"/>
    <w:rsid w:val="0020019E"/>
    <w:rsid w:val="00200C88"/>
    <w:rsid w:val="00205988"/>
    <w:rsid w:val="00213BB8"/>
    <w:rsid w:val="002158C8"/>
    <w:rsid w:val="00221500"/>
    <w:rsid w:val="002229A5"/>
    <w:rsid w:val="0022699F"/>
    <w:rsid w:val="00230D42"/>
    <w:rsid w:val="00231B2A"/>
    <w:rsid w:val="002347EB"/>
    <w:rsid w:val="00250AF2"/>
    <w:rsid w:val="00253595"/>
    <w:rsid w:val="0025589C"/>
    <w:rsid w:val="00255A7A"/>
    <w:rsid w:val="00257358"/>
    <w:rsid w:val="00257F74"/>
    <w:rsid w:val="002604FF"/>
    <w:rsid w:val="00262B0E"/>
    <w:rsid w:val="00263F6F"/>
    <w:rsid w:val="002655DF"/>
    <w:rsid w:val="00265875"/>
    <w:rsid w:val="002701B5"/>
    <w:rsid w:val="00270F4F"/>
    <w:rsid w:val="00283F31"/>
    <w:rsid w:val="00285705"/>
    <w:rsid w:val="00285E7E"/>
    <w:rsid w:val="00286FEC"/>
    <w:rsid w:val="00297A49"/>
    <w:rsid w:val="002A6C92"/>
    <w:rsid w:val="002A7156"/>
    <w:rsid w:val="002A7645"/>
    <w:rsid w:val="002B1F9F"/>
    <w:rsid w:val="002B662D"/>
    <w:rsid w:val="002C084B"/>
    <w:rsid w:val="002C16C6"/>
    <w:rsid w:val="002C46C3"/>
    <w:rsid w:val="002C4B07"/>
    <w:rsid w:val="002C5967"/>
    <w:rsid w:val="002D0284"/>
    <w:rsid w:val="002D0E2B"/>
    <w:rsid w:val="002D1C5C"/>
    <w:rsid w:val="002D40F9"/>
    <w:rsid w:val="002E7EBE"/>
    <w:rsid w:val="003012BF"/>
    <w:rsid w:val="003014FE"/>
    <w:rsid w:val="00305BBC"/>
    <w:rsid w:val="00310EAD"/>
    <w:rsid w:val="00311B9B"/>
    <w:rsid w:val="00313013"/>
    <w:rsid w:val="00313D88"/>
    <w:rsid w:val="00314FE0"/>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6167"/>
    <w:rsid w:val="003F6874"/>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91405"/>
    <w:rsid w:val="00492BCB"/>
    <w:rsid w:val="00494843"/>
    <w:rsid w:val="00494E7D"/>
    <w:rsid w:val="004975CC"/>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DCE"/>
    <w:rsid w:val="00585F86"/>
    <w:rsid w:val="005860B3"/>
    <w:rsid w:val="00587A68"/>
    <w:rsid w:val="00593412"/>
    <w:rsid w:val="00594922"/>
    <w:rsid w:val="005A5037"/>
    <w:rsid w:val="005B18B0"/>
    <w:rsid w:val="005B7870"/>
    <w:rsid w:val="005C2B55"/>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33633"/>
    <w:rsid w:val="00634C42"/>
    <w:rsid w:val="006351EF"/>
    <w:rsid w:val="006358EB"/>
    <w:rsid w:val="00636A8B"/>
    <w:rsid w:val="00643438"/>
    <w:rsid w:val="00643E5F"/>
    <w:rsid w:val="00646E53"/>
    <w:rsid w:val="0064719A"/>
    <w:rsid w:val="006508E8"/>
    <w:rsid w:val="00651E9E"/>
    <w:rsid w:val="00653B97"/>
    <w:rsid w:val="00660A13"/>
    <w:rsid w:val="00667056"/>
    <w:rsid w:val="00670381"/>
    <w:rsid w:val="00670449"/>
    <w:rsid w:val="006711F5"/>
    <w:rsid w:val="00673E25"/>
    <w:rsid w:val="006748EC"/>
    <w:rsid w:val="00674F4C"/>
    <w:rsid w:val="00683C0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5FCB"/>
    <w:rsid w:val="00750BAE"/>
    <w:rsid w:val="0075268D"/>
    <w:rsid w:val="007541FE"/>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0D86"/>
    <w:rsid w:val="007F21BA"/>
    <w:rsid w:val="007F30A2"/>
    <w:rsid w:val="007F31C4"/>
    <w:rsid w:val="007F4AF6"/>
    <w:rsid w:val="007F5051"/>
    <w:rsid w:val="00801C4A"/>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7021D"/>
    <w:rsid w:val="00870818"/>
    <w:rsid w:val="00871F93"/>
    <w:rsid w:val="00872EE1"/>
    <w:rsid w:val="00874402"/>
    <w:rsid w:val="00874ADD"/>
    <w:rsid w:val="0087553C"/>
    <w:rsid w:val="00876E70"/>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2FD4"/>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5282"/>
    <w:rsid w:val="009D5CE5"/>
    <w:rsid w:val="009D7074"/>
    <w:rsid w:val="009E043B"/>
    <w:rsid w:val="009E444E"/>
    <w:rsid w:val="009E4CD4"/>
    <w:rsid w:val="009E5344"/>
    <w:rsid w:val="009E70D1"/>
    <w:rsid w:val="009F07EB"/>
    <w:rsid w:val="009F12E0"/>
    <w:rsid w:val="009F3E3A"/>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5E7F"/>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F32F1"/>
    <w:rsid w:val="00BF5556"/>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7A5"/>
    <w:rsid w:val="00C34C28"/>
    <w:rsid w:val="00C35103"/>
    <w:rsid w:val="00C37E88"/>
    <w:rsid w:val="00C42E86"/>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2152"/>
    <w:rsid w:val="00DB4111"/>
    <w:rsid w:val="00DB709C"/>
    <w:rsid w:val="00DB7A4F"/>
    <w:rsid w:val="00DC0A28"/>
    <w:rsid w:val="00DC34E1"/>
    <w:rsid w:val="00DC3BC6"/>
    <w:rsid w:val="00DD0B5E"/>
    <w:rsid w:val="00DD161B"/>
    <w:rsid w:val="00DE1D24"/>
    <w:rsid w:val="00DE7AF4"/>
    <w:rsid w:val="00DF104D"/>
    <w:rsid w:val="00DF6B35"/>
    <w:rsid w:val="00DF6D3B"/>
    <w:rsid w:val="00DF72F4"/>
    <w:rsid w:val="00DF7C4C"/>
    <w:rsid w:val="00E01FFC"/>
    <w:rsid w:val="00E0314D"/>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814B8"/>
    <w:rsid w:val="00E86D18"/>
    <w:rsid w:val="00E93C1B"/>
    <w:rsid w:val="00E94B1E"/>
    <w:rsid w:val="00EA59CC"/>
    <w:rsid w:val="00EA6E60"/>
    <w:rsid w:val="00EA764C"/>
    <w:rsid w:val="00EB3A9A"/>
    <w:rsid w:val="00EC4487"/>
    <w:rsid w:val="00ED0C2C"/>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curveball.yoavram.com"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curveball.yoavram.com" TargetMode="External"/><Relationship Id="rId34"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image" Target="media/image8.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yoavram/curvebal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l.dropboxusercontent.com/u/1578682/supp.ipyn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github.com/yoavram/curveball_ms" TargetMode="External"/><Relationship Id="rId28"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hyperlink" Target="https://figshare.com/s/b08c6b975779e03ec48e"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emf"/><Relationship Id="rId22" Type="http://schemas.openxmlformats.org/officeDocument/2006/relationships/hyperlink" Target="https://curveball.netlify.com" TargetMode="External"/><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A7CFC13B-DEA8-D146-A7A2-DC4860593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9</Pages>
  <Words>31056</Words>
  <Characters>177024</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0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8</cp:revision>
  <cp:lastPrinted>2018-06-20T21:14:00Z</cp:lastPrinted>
  <dcterms:created xsi:type="dcterms:W3CDTF">2018-12-02T11:53:00Z</dcterms:created>
  <dcterms:modified xsi:type="dcterms:W3CDTF">2018-12-03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